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E6F39C" w14:textId="3E0E6220" w:rsidR="001D1924" w:rsidRPr="0033637F" w:rsidRDefault="0005176E" w:rsidP="006908D3">
      <w:pPr>
        <w:tabs>
          <w:tab w:val="left" w:pos="993"/>
        </w:tabs>
        <w:spacing w:before="120" w:after="120" w:line="360" w:lineRule="auto"/>
        <w:ind w:left="85"/>
        <w:jc w:val="both"/>
        <w:rPr>
          <w:b/>
          <w:lang w:val="en-CA"/>
        </w:rPr>
      </w:pPr>
      <w:bookmarkStart w:id="0" w:name="_GoBack"/>
      <w:bookmarkEnd w:id="0"/>
      <w:r>
        <w:rPr>
          <w:b/>
          <w:lang w:val="en-CA"/>
        </w:rPr>
        <w:t>Supplemental</w:t>
      </w:r>
      <w:r w:rsidR="0026372E">
        <w:rPr>
          <w:b/>
          <w:lang w:val="en-CA"/>
        </w:rPr>
        <w:t xml:space="preserve"> t</w:t>
      </w:r>
      <w:r w:rsidR="001D1924" w:rsidRPr="0033637F">
        <w:rPr>
          <w:b/>
          <w:lang w:val="en-CA"/>
        </w:rPr>
        <w:t xml:space="preserve">able </w:t>
      </w:r>
      <w:r w:rsidR="00823F79">
        <w:rPr>
          <w:b/>
          <w:lang w:val="en-CA"/>
        </w:rPr>
        <w:t>S</w:t>
      </w:r>
      <w:r w:rsidR="0026372E">
        <w:rPr>
          <w:b/>
          <w:lang w:val="en-CA"/>
        </w:rPr>
        <w:t xml:space="preserve">1:  </w:t>
      </w:r>
      <w:r w:rsidR="001D1924" w:rsidRPr="0033637F">
        <w:rPr>
          <w:b/>
          <w:lang w:val="en-CA"/>
        </w:rPr>
        <w:t xml:space="preserve">Past and current use of </w:t>
      </w:r>
      <w:r w:rsidR="009B7294" w:rsidRPr="0033637F">
        <w:rPr>
          <w:b/>
          <w:lang w:val="en-CA"/>
        </w:rPr>
        <w:t xml:space="preserve">cannabis and </w:t>
      </w:r>
      <w:r w:rsidR="001D1924" w:rsidRPr="0033637F">
        <w:rPr>
          <w:b/>
          <w:lang w:val="en-CA"/>
        </w:rPr>
        <w:t>other licit and illicit substances</w:t>
      </w:r>
    </w:p>
    <w:tbl>
      <w:tblPr>
        <w:tblStyle w:val="Grilledutableau11"/>
        <w:tblW w:w="0" w:type="auto"/>
        <w:tblBorders>
          <w:top w:val="single" w:sz="8" w:space="0" w:color="0096B9"/>
          <w:left w:val="single" w:sz="8" w:space="0" w:color="0096B9"/>
          <w:bottom w:val="single" w:sz="8" w:space="0" w:color="0096B9"/>
          <w:right w:val="single" w:sz="8" w:space="0" w:color="0096B9"/>
          <w:insideH w:val="single" w:sz="8" w:space="0" w:color="0096B9"/>
          <w:insideV w:val="single" w:sz="8" w:space="0" w:color="0096B9"/>
        </w:tblBorders>
        <w:tblCellMar>
          <w:top w:w="28" w:type="dxa"/>
          <w:left w:w="28" w:type="dxa"/>
          <w:bottom w:w="28" w:type="dxa"/>
          <w:right w:w="28" w:type="dxa"/>
        </w:tblCellMar>
        <w:tblLook w:val="0420" w:firstRow="1" w:lastRow="0" w:firstColumn="0" w:lastColumn="0" w:noHBand="0" w:noVBand="1"/>
      </w:tblPr>
      <w:tblGrid>
        <w:gridCol w:w="1952"/>
        <w:gridCol w:w="62"/>
        <w:gridCol w:w="2844"/>
        <w:gridCol w:w="62"/>
        <w:gridCol w:w="4955"/>
        <w:gridCol w:w="62"/>
        <w:gridCol w:w="3691"/>
      </w:tblGrid>
      <w:tr w:rsidR="005A5577" w:rsidRPr="005A5577" w14:paraId="385295B5" w14:textId="77777777" w:rsidTr="002C6311">
        <w:trPr>
          <w:trHeight w:val="227"/>
          <w:tblHeader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D1C639D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</w:rPr>
            </w:pPr>
            <w:r w:rsidRPr="00BA64F8">
              <w:rPr>
                <w:rFonts w:eastAsia="Calibri" w:cs="Arial"/>
                <w:b/>
              </w:rPr>
              <w:t>Article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52663DD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CD1E95B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</w:rPr>
            </w:pPr>
            <w:r w:rsidRPr="00BA64F8">
              <w:rPr>
                <w:rFonts w:eastAsia="Calibri" w:cs="Arial"/>
                <w:b/>
              </w:rPr>
              <w:t>Source of data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BF21A41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1E6136A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</w:rPr>
            </w:pPr>
            <w:proofErr w:type="spellStart"/>
            <w:r w:rsidRPr="00BA64F8">
              <w:rPr>
                <w:rFonts w:eastAsia="Calibri" w:cs="Arial"/>
                <w:b/>
              </w:rPr>
              <w:t>Recreational</w:t>
            </w:r>
            <w:proofErr w:type="spellEnd"/>
            <w:r w:rsidRPr="00BA64F8">
              <w:rPr>
                <w:rFonts w:eastAsia="Calibri" w:cs="Arial"/>
                <w:b/>
              </w:rPr>
              <w:t xml:space="preserve"> use of cannabi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283C79D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348DA07C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Arial"/>
                <w:b/>
                <w:lang w:val="en-CA"/>
              </w:rPr>
            </w:pPr>
            <w:r w:rsidRPr="0033637F">
              <w:rPr>
                <w:rFonts w:eastAsia="Calibri" w:cs="Arial"/>
                <w:b/>
                <w:lang w:val="en-CA"/>
              </w:rPr>
              <w:t>Use of alcohol or other drugs</w:t>
            </w:r>
          </w:p>
        </w:tc>
      </w:tr>
      <w:tr w:rsidR="005A5577" w:rsidRPr="005A5577" w14:paraId="5F2FC23E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46005E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Bonn-Miller et al. 2014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Qm9ubi1NaWxsZXI8L0F1dGhv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Qm9ubi1NaWxsZXI8L0F1dGhv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16" w:tooltip="Babson, 2013 #120" w:history="1">
              <w:r w:rsidRPr="007E6C95">
                <w:rPr>
                  <w:rFonts w:cs="Arial"/>
                  <w:noProof/>
                </w:rPr>
                <w:t>16</w:t>
              </w:r>
            </w:hyperlink>
            <w:r w:rsidRPr="007E6C95">
              <w:rPr>
                <w:rFonts w:cs="Arial"/>
                <w:noProof/>
              </w:rPr>
              <w:t xml:space="preserve">; </w:t>
            </w:r>
            <w:hyperlink w:anchor="_ENREF_23" w:tooltip="Bonn-Miller, 2014 #127" w:history="1">
              <w:r w:rsidRPr="007E6C95">
                <w:rPr>
                  <w:rFonts w:cs="Arial"/>
                  <w:noProof/>
                </w:rPr>
                <w:t>23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  <w:hyperlink w:anchor="_ENREF_26" w:tooltip="Babson, 2013 #2226" w:history="1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88F828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A4E07D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17 patients recruited from a dispensary in California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44D99A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5CB9A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In the overall sample, 21.7% of participants met criteria for cannabis abuse and 16.1% were cannabis dependent.</w:t>
            </w:r>
          </w:p>
          <w:p w14:paraId="204ABA7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Rates of cannabis abuse ranged from 15% (among those using for nausea) to 29% (headaches). </w:t>
            </w:r>
          </w:p>
          <w:p w14:paraId="6DE06B07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Rates of dependence were greatest among those using for muscle spasms and nausea (26 and 25.5%, respectively) and lowest among those using for chronic pain (15%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76D8CA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6790ED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In the previous 3 months, 14% used hallucinogens; 12% used cocaine; 6% used inhalants; 6% used stimulants; 4% used sedatives and 3% used opiates.</w:t>
            </w:r>
          </w:p>
        </w:tc>
      </w:tr>
      <w:tr w:rsidR="005A5577" w:rsidRPr="007E6C95" w14:paraId="13107A9C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63B9ED0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  <w:proofErr w:type="spellStart"/>
            <w:r w:rsidRPr="007E6C95">
              <w:rPr>
                <w:rFonts w:eastAsia="Calibri" w:cs="Arial"/>
              </w:rPr>
              <w:t>Degenhardt</w:t>
            </w:r>
            <w:proofErr w:type="spellEnd"/>
            <w:r w:rsidRPr="007E6C95">
              <w:rPr>
                <w:rFonts w:eastAsia="Calibri" w:cs="Arial"/>
              </w:rPr>
              <w:t xml:space="preserve"> et al. 2015</w:t>
            </w:r>
            <w:r w:rsidRPr="007E6C95">
              <w:rPr>
                <w:rFonts w:eastAsia="Calibri" w:cs="Arial"/>
              </w:rPr>
              <w:fldChar w:fldCharType="begin">
                <w:fldData xml:space="preserve">PEVuZE5vdGU+PENpdGUgRXhjbHVkZVllYXI9IjEiPjxBdXRob3I+RGVnZW5oYXJkdDwvQXV0aG9y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7E6C95">
              <w:rPr>
                <w:rFonts w:eastAsia="Calibri" w:cs="Arial"/>
              </w:rPr>
              <w:instrText xml:space="preserve"> ADDIN EN.CITE </w:instrText>
            </w:r>
            <w:r w:rsidRPr="007E6C95">
              <w:rPr>
                <w:rFonts w:eastAsia="Calibri" w:cs="Arial"/>
              </w:rPr>
              <w:fldChar w:fldCharType="begin">
                <w:fldData xml:space="preserve">PEVuZE5vdGU+PENpdGUgRXhjbHVkZVllYXI9IjEiPjxBdXRob3I+RGVnZW5oYXJkdDwvQXV0aG9y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7E6C95">
              <w:rPr>
                <w:rFonts w:eastAsia="Calibri" w:cs="Arial"/>
              </w:rPr>
              <w:instrText xml:space="preserve"> ADDIN EN.CITE.DATA </w:instrText>
            </w:r>
            <w:r w:rsidRPr="007E6C95">
              <w:rPr>
                <w:rFonts w:eastAsia="Calibri" w:cs="Arial"/>
              </w:rPr>
            </w:r>
            <w:r w:rsidRPr="007E6C95">
              <w:rPr>
                <w:rFonts w:eastAsia="Calibri" w:cs="Arial"/>
              </w:rPr>
              <w:fldChar w:fldCharType="end"/>
            </w:r>
            <w:r w:rsidRPr="007E6C95">
              <w:rPr>
                <w:rFonts w:eastAsia="Calibri" w:cs="Arial"/>
              </w:rPr>
            </w:r>
            <w:r w:rsidRPr="007E6C95">
              <w:rPr>
                <w:rFonts w:eastAsia="Calibri" w:cs="Arial"/>
              </w:rPr>
              <w:fldChar w:fldCharType="separate"/>
            </w:r>
            <w:r w:rsidRPr="007E6C95">
              <w:rPr>
                <w:rFonts w:eastAsia="Calibri" w:cs="Arial"/>
                <w:noProof/>
              </w:rPr>
              <w:t>[</w:t>
            </w:r>
            <w:hyperlink w:anchor="_ENREF_39" w:tooltip="Degenhardt, 2015 #142" w:history="1">
              <w:r w:rsidRPr="007E6C95">
                <w:rPr>
                  <w:rFonts w:eastAsia="Calibri" w:cs="Arial"/>
                  <w:noProof/>
                </w:rPr>
                <w:t>39</w:t>
              </w:r>
            </w:hyperlink>
            <w:r w:rsidRPr="007E6C95">
              <w:rPr>
                <w:rFonts w:eastAsia="Calibri" w:cs="Arial"/>
                <w:noProof/>
              </w:rPr>
              <w:t>]</w:t>
            </w:r>
            <w:r w:rsidRPr="007E6C95">
              <w:rPr>
                <w:rFonts w:eastAsia="Calibri"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4866AE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98083E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514 Australians who had been prescribed opioids for chronic non-cancer pain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80DCB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D9FEFB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43% had recreationally used cannabis at some time.</w:t>
            </w:r>
          </w:p>
          <w:p w14:paraId="0BBBD86F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2% had met criteria of cannabis use disorder in their lifetim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6AE07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31C2F1" w14:textId="30361D8B" w:rsidR="00BA64F8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  <w:r>
              <w:rPr>
                <w:rFonts w:eastAsia="Calibri" w:cs="Arial"/>
              </w:rPr>
              <w:t xml:space="preserve">Not </w:t>
            </w:r>
            <w:proofErr w:type="spellStart"/>
            <w:r>
              <w:rPr>
                <w:rFonts w:eastAsia="Calibri" w:cs="Arial"/>
              </w:rPr>
              <w:t>reported</w:t>
            </w:r>
            <w:proofErr w:type="spellEnd"/>
          </w:p>
        </w:tc>
      </w:tr>
      <w:tr w:rsidR="005A5577" w:rsidRPr="007E6C95" w14:paraId="71C693E2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3C6B17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t>Erkens</w:t>
            </w:r>
            <w:proofErr w:type="spellEnd"/>
            <w:r w:rsidRPr="007E6C95">
              <w:rPr>
                <w:rFonts w:cs="Arial"/>
              </w:rPr>
              <w:t xml:space="preserve"> et al. </w:t>
            </w:r>
            <w:r w:rsidRPr="007E6C95">
              <w:rPr>
                <w:rFonts w:cs="Arial"/>
              </w:rPr>
              <w:lastRenderedPageBreak/>
              <w:t>2005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Erkens&lt;/Author&gt;&lt;Year&gt;2005&lt;/Year&gt;&lt;RecNum&gt;146&lt;/RecNum&gt;&lt;DisplayText&gt;[42]&lt;/DisplayText&gt;&lt;record&gt;&lt;rec-number&gt;146&lt;/rec-number&gt;&lt;foreign-keys&gt;&lt;key app="EN" db-id="a5pr9s2rparttle9avqxeavmzwx55favstvs"&gt;146&lt;/key&gt;&lt;/foreign-keys&gt;&lt;ref-type name="Journal Article"&gt;17&lt;/ref-type&gt;&lt;contributors&gt;&lt;authors&gt;&lt;author&gt;Erkens, J. A.&lt;/author&gt;&lt;author&gt;Janse, A. F.&lt;/author&gt;&lt;author&gt;Herings, R. M.&lt;/author&gt;&lt;/authors&gt;&lt;/contributors&gt;&lt;auth-address&gt;PHARMO Institute, Utrecht, The Netherlands. Joelle.Erkens@pharmo.nl&lt;/auth-address&gt;&lt;titles&gt;&lt;title&gt;Limited use of medicinal cannabis but for labeled indications after legalization&lt;/title&gt;&lt;secondary-title&gt;Pharmacoepidemiology &amp;amp; Drug Safety&lt;/secondary-title&gt;&lt;/titles&gt;&lt;periodical&gt;&lt;full-title&gt;Pharmacoepidemiology &amp;amp; Drug Safety&lt;/full-title&gt;&lt;/periodical&gt;&lt;pages&gt;821-2&lt;/pages&gt;&lt;volume&gt;14&lt;/volume&gt;&lt;number&gt;11&lt;/number&gt;&lt;keywords&gt;&lt;keyword&gt;Cannabis/ch [Chemistry]&lt;/keyword&gt;&lt;keyword&gt;Community Pharmacy Services/lj [Legislation &amp;amp; Jurisprudence]&lt;/keyword&gt;&lt;keyword&gt;Community Pharmacy Services&lt;/keyword&gt;&lt;keyword&gt;Drug Prescriptions/sn [Statistics &amp;amp; Numerical Data]&lt;/keyword&gt;&lt;keyword&gt;Drug Utilization Review&lt;/keyword&gt;&lt;keyword&gt;Follow-Up Studies&lt;/keyword&gt;&lt;keyword&gt;Legislation, Drug&lt;/keyword&gt;&lt;keyword&gt;Netherlands&lt;/keyword&gt;&lt;keyword&gt;Plant Preparations/ad [Administration &amp;amp; Dosage]&lt;/keyword&gt;&lt;keyword&gt;Plant Preparations/tu [Therapeutic Use]&lt;/keyword&gt;&lt;keyword&gt;Prospective Studies&lt;/keyword&gt;&lt;keyword&gt;0 (Plant Preparations)&lt;/keyword&gt;&lt;/keywords&gt;&lt;dates&gt;&lt;year&gt;2005&lt;/year&gt;&lt;pub-dates&gt;&lt;date&gt;Nov&lt;/date&gt;&lt;/pub-dates&gt;&lt;/dates&gt;&lt;isbn&gt;1053-8569&lt;/isbn&gt;&lt;accession-num&gt;16149121&lt;/accession-num&gt;&lt;urls&gt;&lt;/urls&gt;&lt;remote-database-name&gt;HealthSTAR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42" w:tooltip="Erkens, 2005 #146" w:history="1">
              <w:r w:rsidRPr="007E6C95">
                <w:rPr>
                  <w:rFonts w:cs="Arial"/>
                  <w:noProof/>
                </w:rPr>
                <w:t>42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E548F0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2C1B7E" w14:textId="2718267A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200 Dutch patients who filled a </w:t>
            </w:r>
            <w:r w:rsidRPr="0033637F">
              <w:rPr>
                <w:rFonts w:cs="Arial"/>
                <w:lang w:val="en-CA"/>
              </w:rPr>
              <w:lastRenderedPageBreak/>
              <w:t xml:space="preserve">prescription for </w:t>
            </w:r>
            <w:r w:rsidR="005A5577">
              <w:rPr>
                <w:rFonts w:cs="Arial"/>
                <w:lang w:val="en-CA"/>
              </w:rPr>
              <w:t>medical cannabis</w:t>
            </w:r>
            <w:r w:rsidRPr="0033637F">
              <w:rPr>
                <w:rFonts w:cs="Arial"/>
                <w:lang w:val="en-CA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2797CD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5F763F2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60% of respondents already used cannabis before the </w:t>
            </w:r>
            <w:r w:rsidRPr="0033637F">
              <w:rPr>
                <w:rFonts w:cs="Arial"/>
                <w:lang w:val="en-CA"/>
              </w:rPr>
              <w:lastRenderedPageBreak/>
              <w:t>legalization.</w:t>
            </w:r>
          </w:p>
          <w:p w14:paraId="0EC217E7" w14:textId="6488ED03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80% still obtained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from the illegal circuit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1BBC5A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E15B4D2" w14:textId="73F96BFF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681ED5E1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A243CC3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  <w:proofErr w:type="spellStart"/>
            <w:r w:rsidRPr="007E6C95">
              <w:lastRenderedPageBreak/>
              <w:t>Grella</w:t>
            </w:r>
            <w:proofErr w:type="spellEnd"/>
            <w:r w:rsidRPr="007E6C95">
              <w:t xml:space="preserve"> et al. 2014</w:t>
            </w:r>
            <w:r w:rsidRPr="007E6C95">
              <w:fldChar w:fldCharType="begin"/>
            </w:r>
            <w:r w:rsidRPr="007E6C95">
              <w:instrText xml:space="preserve"> ADDIN EN.CITE &lt;EndNote&gt;&lt;Cite ExcludeYear="1"&gt;&lt;Author&gt;Grella&lt;/Author&gt;&lt;Year&gt;2014&lt;/Year&gt;&lt;RecNum&gt;153&lt;/RecNum&gt;&lt;DisplayText&gt;[50]&lt;/DisplayText&gt;&lt;record&gt;&lt;rec-number&gt;153&lt;/rec-number&gt;&lt;foreign-keys&gt;&lt;key app="EN" db-id="a5pr9s2rparttle9avqxeavmzwx55favstvs"&gt;153&lt;/key&gt;&lt;/foreign-keys&gt;&lt;ref-type name="Journal Article"&gt;17&lt;/ref-type&gt;&lt;contributors&gt;&lt;authors&gt;&lt;author&gt;Grella, C. E.&lt;/author&gt;&lt;author&gt;Rodriguez, L.&lt;/author&gt;&lt;author&gt;Kim, T.&lt;/author&gt;&lt;/authors&gt;&lt;/contributors&gt;&lt;auth-address&gt;Grella,Christine E. a Professor, UCLA Integrated Substance Abuse Programs (ISAP), Department of Psychiatry and Biobehavioral Sciences , Geffen School of Medicine at UCLA , Los Angeles , CA.&lt;/auth-address&gt;&lt;titles&gt;&lt;title&gt;Patterns of medical marijuana use among individuals sampled from medical marijuana dispensaries in los angeles&lt;/title&gt;&lt;secondary-title&gt;Journal of Psychoactive Drugs&lt;/secondary-title&gt;&lt;alt-title&gt;J Psychoactive Drugs&lt;/alt-title&gt;&lt;/titles&gt;&lt;periodical&gt;&lt;full-title&gt;Journal of Psychoactive Drugs&lt;/full-title&gt;&lt;/periodical&gt;&lt;alt-periodical&gt;&lt;full-title&gt;J Psychoactive Drugs&lt;/full-title&gt;&lt;abbr-1&gt;Journal of psychoactive drugs&lt;/abbr-1&gt;&lt;/alt-periodical&gt;&lt;pages&gt;267-75&lt;/pages&gt;&lt;volume&gt;46&lt;/volume&gt;&lt;number&gt;4&lt;/number&gt;&lt;dates&gt;&lt;year&gt;2014&lt;/year&gt;&lt;pub-dates&gt;&lt;date&gt;Oct-Dec&lt;/date&gt;&lt;/pub-dates&gt;&lt;/dates&gt;&lt;isbn&gt;0279-1072&lt;/isbn&gt;&lt;accession-num&gt;25188696&lt;/accession-num&gt;&lt;work-type&gt;Research Support, Non-U.S. Gov&amp;apos;t&lt;/work-type&gt;&lt;urls&gt;&lt;/urls&gt;&lt;electronic-resource-num&gt;http://dx.doi.org/10.1080/02791072.2014.944960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fldChar w:fldCharType="separate"/>
            </w:r>
            <w:r w:rsidRPr="007E6C95">
              <w:rPr>
                <w:noProof/>
              </w:rPr>
              <w:t>[</w:t>
            </w:r>
            <w:hyperlink w:anchor="_ENREF_50" w:tooltip="Grella, 2014 #153" w:history="1">
              <w:r w:rsidRPr="007E6C95">
                <w:rPr>
                  <w:noProof/>
                </w:rPr>
                <w:t>50</w:t>
              </w:r>
            </w:hyperlink>
            <w:r w:rsidRPr="007E6C95">
              <w:rPr>
                <w:noProof/>
              </w:rPr>
              <w:t>]</w:t>
            </w:r>
            <w:r w:rsidRPr="007E6C95"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3BE1D4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534574" w14:textId="42B102A8" w:rsidR="00BA64F8" w:rsidRPr="0033637F" w:rsidRDefault="00BA64F8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 xml:space="preserve">182 </w:t>
            </w:r>
            <w:r w:rsidR="005A5577">
              <w:rPr>
                <w:rFonts w:eastAsia="Calibri" w:cs="Arial"/>
                <w:lang w:val="en-CA"/>
              </w:rPr>
              <w:t>medical cannabis</w:t>
            </w:r>
            <w:r w:rsidR="005A5577" w:rsidRPr="0033637F">
              <w:rPr>
                <w:rFonts w:eastAsia="Calibri" w:cs="Arial"/>
                <w:lang w:val="en-CA"/>
              </w:rPr>
              <w:t xml:space="preserve"> </w:t>
            </w:r>
            <w:r w:rsidRPr="0033637F">
              <w:rPr>
                <w:rFonts w:eastAsia="Calibri" w:cs="Arial"/>
                <w:lang w:val="en-CA"/>
              </w:rPr>
              <w:t>dispensary users in California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9C38E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3FAD85" w14:textId="1BBFCBF6" w:rsidR="00BA64F8" w:rsidRPr="0033637F" w:rsidRDefault="00BA64F8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 xml:space="preserve">Nearly all participants had a long history of cannabis use prior to receiving their </w:t>
            </w:r>
            <w:r w:rsidR="005A5577">
              <w:rPr>
                <w:rFonts w:eastAsia="Calibri" w:cs="Arial"/>
                <w:lang w:val="en-CA"/>
              </w:rPr>
              <w:t>medical cannabis</w:t>
            </w:r>
            <w:r w:rsidR="005A5577" w:rsidRPr="0033637F">
              <w:rPr>
                <w:rFonts w:eastAsia="Calibri" w:cs="Arial"/>
                <w:lang w:val="en-CA"/>
              </w:rPr>
              <w:t xml:space="preserve"> </w:t>
            </w:r>
            <w:r w:rsidRPr="0033637F">
              <w:rPr>
                <w:rFonts w:eastAsia="Calibri" w:cs="Arial"/>
                <w:lang w:val="en-CA"/>
              </w:rPr>
              <w:t>recommendation, usually initiating use in adolescenc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F07266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4619DE8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In the past 30 days:</w:t>
            </w:r>
          </w:p>
          <w:p w14:paraId="4FF381A8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46% met the criteria for risky alcohol use;</w:t>
            </w:r>
          </w:p>
          <w:p w14:paraId="4BC1E29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21% reported use of any illicit drugs or misuse of prescription medications.</w:t>
            </w:r>
          </w:p>
        </w:tc>
      </w:tr>
      <w:tr w:rsidR="005A5577" w:rsidRPr="007E6C95" w14:paraId="3535B2C3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20011D4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t>Grotenhermen</w:t>
            </w:r>
            <w:proofErr w:type="spellEnd"/>
            <w:r w:rsidRPr="007E6C95">
              <w:rPr>
                <w:rFonts w:cs="Arial"/>
              </w:rPr>
              <w:t xml:space="preserve"> &amp; </w:t>
            </w:r>
            <w:proofErr w:type="spellStart"/>
            <w:r w:rsidRPr="007E6C95">
              <w:rPr>
                <w:rFonts w:cs="Arial"/>
              </w:rPr>
              <w:t>Schnelle</w:t>
            </w:r>
            <w:proofErr w:type="spellEnd"/>
            <w:r w:rsidRPr="007E6C95">
              <w:rPr>
                <w:rFonts w:cs="Arial"/>
              </w:rPr>
              <w:t>, 2003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R3JvdGVuaGVybWVuPC9BdXRo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R3JvdGVuaGVybWVuPC9BdXRo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51" w:tooltip="Grotenhermen, 2003 #154" w:history="1">
              <w:r w:rsidRPr="007E6C95">
                <w:rPr>
                  <w:rFonts w:cs="Arial"/>
                  <w:noProof/>
                </w:rPr>
                <w:t>51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B89382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FFC37C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65 members of the Association for Cannabis as Medicine or persons interested in participating (Europe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FB540D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8D42EB3" w14:textId="2800698C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48% of the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users had experienced cannabis before the onset of their disea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103070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B1F275B" w14:textId="32DDD6C8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7648F3D2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17C179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Harris et al. 2000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SGFycmlzPC9BdXRob3I+PFll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SGFycmlzPC9BdXRob3I+PFll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53" w:tooltip="Harris, 2000 #156" w:history="1">
              <w:r w:rsidRPr="007E6C95">
                <w:rPr>
                  <w:rFonts w:cs="Arial"/>
                  <w:noProof/>
                </w:rPr>
                <w:t>53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66289A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30A07E" w14:textId="038595F8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100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 xml:space="preserve">Club </w:t>
            </w:r>
            <w:r w:rsidRPr="0033637F">
              <w:rPr>
                <w:rFonts w:cs="Arial"/>
                <w:lang w:val="en-CA"/>
              </w:rPr>
              <w:lastRenderedPageBreak/>
              <w:t>members in California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89E80C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D98123E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10% had not used cannabis before the onset of their </w:t>
            </w:r>
            <w:r w:rsidRPr="0033637F">
              <w:rPr>
                <w:rFonts w:cs="Arial"/>
                <w:lang w:val="en-CA"/>
              </w:rPr>
              <w:lastRenderedPageBreak/>
              <w:t>disea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008DFF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542F54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87% met criteria for lifetime abuse of or </w:t>
            </w:r>
            <w:r w:rsidRPr="0033637F">
              <w:rPr>
                <w:rFonts w:cs="Arial"/>
                <w:lang w:val="en-CA"/>
              </w:rPr>
              <w:lastRenderedPageBreak/>
              <w:t>dependence on drugs.</w:t>
            </w:r>
          </w:p>
          <w:p w14:paraId="36A86C21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7% met criteria for current abuse or dependence.</w:t>
            </w:r>
          </w:p>
        </w:tc>
      </w:tr>
      <w:tr w:rsidR="005A5577" w:rsidRPr="007E6C95" w14:paraId="6778A4E2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BEA437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lastRenderedPageBreak/>
              <w:t>Hazekamp</w:t>
            </w:r>
            <w:proofErr w:type="spellEnd"/>
            <w:r w:rsidRPr="007E6C95">
              <w:rPr>
                <w:rFonts w:cs="Arial"/>
              </w:rPr>
              <w:t xml:space="preserve"> et al. 2013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Hazekamp&lt;/Author&gt;&lt;Year&gt;2013&lt;/Year&gt;&lt;RecNum&gt;158&lt;/RecNum&gt;&lt;DisplayText&gt;[55]&lt;/DisplayText&gt;&lt;record&gt;&lt;rec-number&gt;158&lt;/rec-number&gt;&lt;foreign-keys&gt;&lt;key app="EN" db-id="a5pr9s2rparttle9avqxeavmzwx55favstvs"&gt;158&lt;/key&gt;&lt;/foreign-keys&gt;&lt;ref-type name="Journal Article"&gt;17&lt;/ref-type&gt;&lt;contributors&gt;&lt;authors&gt;&lt;author&gt;Hazekamp, A.&lt;/author&gt;&lt;author&gt;Heerdink, E. R.&lt;/author&gt;&lt;/authors&gt;&lt;/contributors&gt;&lt;auth-address&gt;Department of Plant Metabolomics, Faculty of Science, Leiden University, Leiden, The Netherlands. ahazekamp@rocketmail.com&lt;/auth-address&gt;&lt;titles&gt;&lt;title&gt;The prevalence and incidence of medicinal cannabis on prescription in The Netherlands&lt;/title&gt;&lt;secondary-title&gt;European Journal of Clinical Pharmacology&lt;/secondary-title&gt;&lt;/titles&gt;&lt;periodical&gt;&lt;full-title&gt;European Journal of Clinical Pharmacology&lt;/full-title&gt;&lt;/periodical&gt;&lt;pages&gt;1575-80&lt;/pages&gt;&lt;volume&gt;69&lt;/volume&gt;&lt;number&gt;8&lt;/number&gt;&lt;keywords&gt;&lt;keyword&gt;Adolescent&lt;/keyword&gt;&lt;keyword&gt;Adult&lt;/keyword&gt;&lt;keyword&gt;Aged&lt;/keyword&gt;&lt;keyword&gt;Aged, 80 and over&lt;/keyword&gt;&lt;keyword&gt;Cannabidiol/an [Analysis]&lt;/keyword&gt;&lt;keyword&gt;Cannabis/ch [Chemistry]&lt;/keyword&gt;&lt;keyword&gt;Cannabis&lt;/keyword&gt;&lt;keyword&gt;Dronabinol/an [Analysis]&lt;/keyword&gt;&lt;keyword&gt;Female&lt;/keyword&gt;&lt;keyword&gt;Humans&lt;/keyword&gt;&lt;keyword&gt;Incidence&lt;/keyword&gt;&lt;keyword&gt;Male&lt;/keyword&gt;&lt;keyword&gt;Middle Aged&lt;/keyword&gt;&lt;keyword&gt;Netherlands&lt;/keyword&gt;&lt;keyword&gt;Phytotherapy&lt;/keyword&gt;&lt;keyword&gt;Prevalence&lt;/keyword&gt;&lt;keyword&gt;Retrospective Studies&lt;/keyword&gt;&lt;keyword&gt;Time Factors&lt;/keyword&gt;&lt;keyword&gt;19GBJ60SN5 (Cannabidiol)&lt;/keyword&gt;&lt;keyword&gt;7J8897W37S (Dronabinol)&lt;/keyword&gt;&lt;/keywords&gt;&lt;dates&gt;&lt;year&gt;2013&lt;/year&gt;&lt;pub-dates&gt;&lt;date&gt;Aug&lt;/date&gt;&lt;/pub-dates&gt;&lt;/dates&gt;&lt;accession-num&gt;23588562&lt;/accession-num&gt;&lt;urls&gt;&lt;/urls&gt;&lt;remote-database-name&gt;HealthSTAR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55" w:tooltip="Hazekamp, 2013 #158" w:history="1">
              <w:r w:rsidRPr="007E6C95">
                <w:rPr>
                  <w:rFonts w:cs="Arial"/>
                  <w:noProof/>
                </w:rPr>
                <w:t>55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AEC599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DF3C7A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 xml:space="preserve">953 participants </w:t>
            </w:r>
            <w:proofErr w:type="spellStart"/>
            <w:r w:rsidRPr="007E6C95">
              <w:rPr>
                <w:rFonts w:cs="Arial"/>
              </w:rPr>
              <w:t>from</w:t>
            </w:r>
            <w:proofErr w:type="spellEnd"/>
            <w:r w:rsidRPr="007E6C95">
              <w:rPr>
                <w:rFonts w:cs="Arial"/>
              </w:rPr>
              <w:t xml:space="preserve"> 31 countrie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1FC925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746C7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76.5% of participants indicated having used cannabis products prior to the onset of their medical condition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717A14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65263B" w14:textId="36D7005E" w:rsidR="00BA64F8" w:rsidRPr="007E6C95" w:rsidRDefault="005A5577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2B67E650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A5A7142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  <w:r w:rsidRPr="007E6C95">
              <w:rPr>
                <w:rFonts w:eastAsia="Calibri" w:cs="Arial"/>
              </w:rPr>
              <w:t>Hoffman et al. 2017</w:t>
            </w:r>
            <w:r w:rsidRPr="007E6C95">
              <w:rPr>
                <w:rFonts w:eastAsia="Calibri" w:cs="Arial"/>
              </w:rPr>
              <w:fldChar w:fldCharType="begin">
                <w:fldData xml:space="preserve">PEVuZE5vdGU+PENpdGUgRXhjbHVkZVllYXI9IjEiPjxBdXRob3I+SG9mZm1hbjwvQXV0aG9yPjxZ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</w:fldData>
              </w:fldChar>
            </w:r>
            <w:r w:rsidRPr="007E6C95">
              <w:rPr>
                <w:rFonts w:eastAsia="Calibri" w:cs="Arial"/>
              </w:rPr>
              <w:instrText xml:space="preserve"> ADDIN EN.CITE </w:instrText>
            </w:r>
            <w:r w:rsidRPr="007E6C95">
              <w:rPr>
                <w:rFonts w:eastAsia="Calibri" w:cs="Arial"/>
              </w:rPr>
              <w:fldChar w:fldCharType="begin">
                <w:fldData xml:space="preserve">PEVuZE5vdGU+PENpdGUgRXhjbHVkZVllYXI9IjEiPjxBdXRob3I+SG9mZm1hbjwvQXV0aG9yPjxZ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</w:fldData>
              </w:fldChar>
            </w:r>
            <w:r w:rsidRPr="007E6C95">
              <w:rPr>
                <w:rFonts w:eastAsia="Calibri" w:cs="Arial"/>
              </w:rPr>
              <w:instrText xml:space="preserve"> ADDIN EN.CITE.DATA </w:instrText>
            </w:r>
            <w:r w:rsidRPr="007E6C95">
              <w:rPr>
                <w:rFonts w:eastAsia="Calibri" w:cs="Arial"/>
              </w:rPr>
            </w:r>
            <w:r w:rsidRPr="007E6C95">
              <w:rPr>
                <w:rFonts w:eastAsia="Calibri" w:cs="Arial"/>
              </w:rPr>
              <w:fldChar w:fldCharType="end"/>
            </w:r>
            <w:r w:rsidRPr="007E6C95">
              <w:rPr>
                <w:rFonts w:eastAsia="Calibri" w:cs="Arial"/>
              </w:rPr>
            </w:r>
            <w:r w:rsidRPr="007E6C95">
              <w:rPr>
                <w:rFonts w:eastAsia="Calibri" w:cs="Arial"/>
              </w:rPr>
              <w:fldChar w:fldCharType="separate"/>
            </w:r>
            <w:r w:rsidRPr="007E6C95">
              <w:rPr>
                <w:rFonts w:eastAsia="Calibri" w:cs="Arial"/>
                <w:noProof/>
              </w:rPr>
              <w:t>[</w:t>
            </w:r>
            <w:hyperlink w:anchor="_ENREF_57" w:tooltip="Hoffman, 2017 #160" w:history="1">
              <w:r w:rsidRPr="007E6C95">
                <w:rPr>
                  <w:rFonts w:eastAsia="Calibri" w:cs="Arial"/>
                  <w:noProof/>
                </w:rPr>
                <w:t>57</w:t>
              </w:r>
            </w:hyperlink>
            <w:r w:rsidRPr="007E6C95">
              <w:rPr>
                <w:rFonts w:eastAsia="Calibri" w:cs="Arial"/>
                <w:noProof/>
              </w:rPr>
              <w:t>]</w:t>
            </w:r>
            <w:r w:rsidRPr="007E6C95">
              <w:rPr>
                <w:rFonts w:eastAsia="Calibri"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B7ADD2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9417A6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22 cannabis-using patients in Oregon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35C044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1D3B36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Initiation usually began high school.</w:t>
            </w:r>
          </w:p>
          <w:p w14:paraId="38756687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5% use cannabis only recreationally, 32% both recreationally and medicinal u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EB0FB4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C62AE1" w14:textId="7135F59B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4FB15EF3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FB462E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t>Ilgen</w:t>
            </w:r>
            <w:proofErr w:type="spellEnd"/>
            <w:r w:rsidRPr="007E6C95">
              <w:rPr>
                <w:rFonts w:cs="Arial"/>
              </w:rPr>
              <w:t xml:space="preserve"> et al. 2013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SWxnZW48L0F1dGhvcj48WWVh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SWxnZW48L0F1dGhvcj48WWVh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59" w:tooltip="Ilgen, 2013 #162" w:history="1">
              <w:r w:rsidRPr="007E6C95">
                <w:rPr>
                  <w:rFonts w:cs="Arial"/>
                  <w:noProof/>
                </w:rPr>
                <w:t>59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C0389E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48BA13" w14:textId="3E1C24E2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348 patients seeking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certification in Michigan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1738FA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F1CA00" w14:textId="58BFC964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DF5385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93CFE8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89% reported alcohol use within their lifetime, 40% reported nonmedical use of opioids in their lifetime.</w:t>
            </w:r>
          </w:p>
          <w:p w14:paraId="599BF921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9% recent abuse of prescription medications; 15% illicit drugs.</w:t>
            </w:r>
          </w:p>
        </w:tc>
      </w:tr>
      <w:tr w:rsidR="005A5577" w:rsidRPr="00C420A2" w14:paraId="23F1A57A" w14:textId="77777777" w:rsidTr="00E4521D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9462B2" w14:textId="77777777" w:rsidR="00C420A2" w:rsidRPr="00C420A2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</w:rPr>
            </w:pPr>
            <w:proofErr w:type="spellStart"/>
            <w:r w:rsidRPr="00C420A2">
              <w:rPr>
                <w:rFonts w:cs="Arial"/>
                <w:color w:val="000000" w:themeColor="text1"/>
              </w:rPr>
              <w:lastRenderedPageBreak/>
              <w:t>Lintzeris</w:t>
            </w:r>
            <w:proofErr w:type="spellEnd"/>
            <w:r w:rsidRPr="00C420A2">
              <w:rPr>
                <w:rFonts w:cs="Arial"/>
                <w:color w:val="000000" w:themeColor="text1"/>
              </w:rPr>
              <w:t xml:space="preserve"> et </w:t>
            </w:r>
            <w:proofErr w:type="gramStart"/>
            <w:r w:rsidRPr="00C420A2">
              <w:rPr>
                <w:rFonts w:cs="Arial"/>
                <w:color w:val="000000" w:themeColor="text1"/>
              </w:rPr>
              <w:t>al.,</w:t>
            </w:r>
            <w:proofErr w:type="gramEnd"/>
            <w:r w:rsidRPr="00C420A2">
              <w:rPr>
                <w:rFonts w:cs="Arial"/>
                <w:color w:val="000000" w:themeColor="text1"/>
              </w:rPr>
              <w:t xml:space="preserve"> 20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9B3F5F" w14:textId="77777777" w:rsidR="00C420A2" w:rsidRPr="00C420A2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DB1140" w14:textId="509DF29E" w:rsidR="00C420A2" w:rsidRPr="00C420A2" w:rsidRDefault="00C420A2" w:rsidP="00C420A2">
            <w:pPr>
              <w:spacing w:before="120" w:after="120" w:line="360" w:lineRule="auto"/>
              <w:ind w:left="57" w:hanging="57"/>
              <w:jc w:val="both"/>
              <w:rPr>
                <w:rFonts w:cs="Arial"/>
                <w:color w:val="000000" w:themeColor="text1"/>
                <w:lang w:val="en-CA"/>
              </w:rPr>
            </w:pPr>
            <w:r w:rsidRPr="00C420A2">
              <w:rPr>
                <w:rFonts w:cs="Arial"/>
                <w:color w:val="000000" w:themeColor="text1"/>
                <w:lang w:val="en-CA"/>
              </w:rPr>
              <w:t xml:space="preserve">1748 </w:t>
            </w:r>
            <w:r w:rsidR="005A5577">
              <w:rPr>
                <w:rFonts w:cs="Arial"/>
                <w:color w:val="000000" w:themeColor="text1"/>
                <w:lang w:val="en-CA"/>
              </w:rPr>
              <w:t>medical cannabis</w:t>
            </w:r>
            <w:r w:rsidR="005A5577" w:rsidRPr="00C420A2">
              <w:rPr>
                <w:rFonts w:cs="Arial"/>
                <w:color w:val="000000" w:themeColor="text1"/>
                <w:lang w:val="en-CA"/>
              </w:rPr>
              <w:t xml:space="preserve"> </w:t>
            </w:r>
            <w:r w:rsidRPr="00C420A2">
              <w:rPr>
                <w:rFonts w:cs="Arial"/>
                <w:color w:val="000000" w:themeColor="text1"/>
                <w:lang w:val="en-CA"/>
              </w:rPr>
              <w:t xml:space="preserve">users that participated to an online survey in Australia. </w:t>
            </w:r>
          </w:p>
          <w:p w14:paraId="4E31BA43" w14:textId="77777777" w:rsidR="00C420A2" w:rsidRPr="00C420A2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C37979" w14:textId="77777777" w:rsidR="00C420A2" w:rsidRPr="00C420A2" w:rsidRDefault="00C420A2" w:rsidP="00586FC0">
            <w:pPr>
              <w:spacing w:before="120" w:after="120" w:line="480" w:lineRule="auto"/>
              <w:rPr>
                <w:rFonts w:cs="Arial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180EB1" w14:textId="77777777" w:rsidR="00C420A2" w:rsidRPr="00C420A2" w:rsidRDefault="00C420A2" w:rsidP="00C420A2">
            <w:pPr>
              <w:spacing w:before="120" w:after="120" w:line="360" w:lineRule="auto"/>
              <w:ind w:left="57" w:hanging="57"/>
              <w:jc w:val="both"/>
              <w:rPr>
                <w:rFonts w:cs="Arial"/>
                <w:color w:val="000000" w:themeColor="text1"/>
                <w:lang w:val="en-CA"/>
              </w:rPr>
            </w:pPr>
            <w:r w:rsidRPr="00C420A2">
              <w:rPr>
                <w:rFonts w:cs="Arial"/>
                <w:color w:val="000000" w:themeColor="text1"/>
                <w:lang w:val="en-CA"/>
              </w:rPr>
              <w:t xml:space="preserve">40.8% of participants met the criteria for cannabis use disorder. </w:t>
            </w:r>
          </w:p>
          <w:p w14:paraId="47F8802E" w14:textId="567189D0" w:rsidR="00C420A2" w:rsidRPr="00C420A2" w:rsidRDefault="00C420A2">
            <w:pPr>
              <w:spacing w:before="120" w:after="120" w:line="480" w:lineRule="auto"/>
              <w:rPr>
                <w:rFonts w:cs="Arial"/>
                <w:color w:val="000000" w:themeColor="text1"/>
                <w:lang w:val="en-CA"/>
              </w:rPr>
            </w:pPr>
            <w:r w:rsidRPr="00777F88">
              <w:rPr>
                <w:rFonts w:cs="Arial"/>
                <w:color w:val="000000" w:themeColor="text1"/>
                <w:lang w:val="en-CA"/>
              </w:rPr>
              <w:t xml:space="preserve">55.3% of respondents reported having used cannabis recreationally at the time </w:t>
            </w:r>
            <w:r w:rsidRPr="00AC72C1">
              <w:rPr>
                <w:rFonts w:cs="Arial"/>
                <w:color w:val="000000" w:themeColor="text1"/>
                <w:lang w:val="en-CA"/>
              </w:rPr>
              <w:t>they</w:t>
            </w:r>
            <w:r w:rsidR="00777F88" w:rsidRPr="00AC72C1">
              <w:rPr>
                <w:rFonts w:cs="Arial"/>
                <w:color w:val="000000" w:themeColor="text1"/>
                <w:lang w:val="en-CA"/>
              </w:rPr>
              <w:t xml:space="preserve"> commenced </w:t>
            </w:r>
            <w:r w:rsidR="005A5577">
              <w:rPr>
                <w:rFonts w:cs="Arial"/>
                <w:color w:val="000000" w:themeColor="text1"/>
                <w:lang w:val="en-CA"/>
              </w:rPr>
              <w:t>medical cannabis</w:t>
            </w:r>
            <w:r w:rsidR="005A5577" w:rsidRPr="00AC72C1">
              <w:rPr>
                <w:rFonts w:cs="Arial"/>
                <w:color w:val="000000" w:themeColor="text1"/>
                <w:lang w:val="en-CA"/>
              </w:rPr>
              <w:t xml:space="preserve"> </w:t>
            </w:r>
            <w:r w:rsidR="00777F88" w:rsidRPr="00AC72C1">
              <w:rPr>
                <w:rFonts w:cs="Arial"/>
                <w:color w:val="000000" w:themeColor="text1"/>
                <w:lang w:val="en-CA"/>
              </w:rPr>
              <w:t>u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5A436C" w14:textId="77777777" w:rsidR="00C420A2" w:rsidRPr="00C420A2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D9507D" w14:textId="5CC0D869" w:rsidR="00C420A2" w:rsidRPr="00C420A2" w:rsidRDefault="005A5577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  <w:lang w:val="en-CA"/>
              </w:rPr>
            </w:pPr>
            <w:r>
              <w:rPr>
                <w:rFonts w:cs="Arial"/>
                <w:color w:val="000000" w:themeColor="text1"/>
                <w:lang w:val="en-CA"/>
              </w:rPr>
              <w:t>Not applicable</w:t>
            </w:r>
          </w:p>
        </w:tc>
      </w:tr>
      <w:tr w:rsidR="005A5577" w:rsidRPr="005A5577" w14:paraId="68C86311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865F98A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Lucas &amp; Walsh 2017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THVjYXM8L0F1dGhvcj48WWVh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THVjYXM8L0F1dGhvcj48WWVh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64" w:tooltip="Lucas, 2017 #168" w:history="1">
              <w:r w:rsidRPr="007E6C95">
                <w:rPr>
                  <w:rFonts w:cs="Arial"/>
                  <w:noProof/>
                </w:rPr>
                <w:t>64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22C9CC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A46676" w14:textId="6D3B2AE7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271 patients registered to purchase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from a federally authorized licenced producer (Canada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FB7E0F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41FB9FA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The mean age of initiation was 18.5 ± 7.4 for recreational use and 34.1 ± 13.7 for medical u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2E6BF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F0826D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5% reported substitution for alcohol, 3% for illicit substances.</w:t>
            </w:r>
          </w:p>
        </w:tc>
      </w:tr>
      <w:tr w:rsidR="005A5577" w:rsidRPr="005A5577" w14:paraId="19A35A1C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A8D6A5A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de-DE"/>
              </w:rPr>
            </w:pPr>
            <w:r w:rsidRPr="007E6C95">
              <w:rPr>
                <w:rFonts w:cs="Arial"/>
                <w:lang w:val="de-DE"/>
              </w:rPr>
              <w:t>Nunberg et al. 2011 and Reinarman et al. 2011</w:t>
            </w:r>
            <w:r w:rsidRPr="007E6C95">
              <w:rPr>
                <w:rFonts w:cs="Arial"/>
                <w:lang w:val="de-DE"/>
              </w:rPr>
              <w:fldChar w:fldCharType="begin">
                <w:fldData xml:space="preserve">PEVuZE5vdGU+PENpdGUgRXhjbHVkZVllYXI9IjEiPjxBdXRob3I+TnVuYmVyZzwvQXV0aG9yPjxZ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Pr="007E6C95">
              <w:rPr>
                <w:rFonts w:cs="Arial"/>
                <w:lang w:val="de-DE"/>
              </w:rPr>
              <w:instrText xml:space="preserve"> ADDIN EN.CITE </w:instrText>
            </w:r>
            <w:r w:rsidRPr="007E6C95">
              <w:rPr>
                <w:rFonts w:cs="Arial"/>
                <w:lang w:val="de-DE"/>
              </w:rPr>
              <w:fldChar w:fldCharType="begin">
                <w:fldData xml:space="preserve">PEVuZE5vdGU+PENpdGUgRXhjbHVkZVllYXI9IjEiPjxBdXRob3I+TnVuYmVyZzwvQXV0aG9yPjxZ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Pr="007E6C95">
              <w:rPr>
                <w:rFonts w:cs="Arial"/>
                <w:lang w:val="de-DE"/>
              </w:rPr>
              <w:instrText xml:space="preserve"> ADDIN EN.CITE.DATA </w:instrText>
            </w:r>
            <w:r w:rsidRPr="007E6C95">
              <w:rPr>
                <w:rFonts w:cs="Arial"/>
                <w:lang w:val="de-DE"/>
              </w:rPr>
            </w:r>
            <w:r w:rsidRPr="007E6C95">
              <w:rPr>
                <w:rFonts w:cs="Arial"/>
                <w:lang w:val="de-DE"/>
              </w:rPr>
              <w:fldChar w:fldCharType="end"/>
            </w:r>
            <w:r w:rsidRPr="007E6C95">
              <w:rPr>
                <w:rFonts w:cs="Arial"/>
                <w:lang w:val="de-DE"/>
              </w:rPr>
            </w:r>
            <w:r w:rsidRPr="007E6C95">
              <w:rPr>
                <w:rFonts w:cs="Arial"/>
                <w:lang w:val="de-DE"/>
              </w:rPr>
              <w:fldChar w:fldCharType="separate"/>
            </w:r>
            <w:r w:rsidRPr="007E6C95">
              <w:rPr>
                <w:rFonts w:cs="Arial"/>
                <w:noProof/>
                <w:lang w:val="de-DE"/>
              </w:rPr>
              <w:t>[</w:t>
            </w:r>
            <w:hyperlink w:anchor="_ENREF_74" w:tooltip="Nunberg, 2011 #175" w:history="1">
              <w:r w:rsidRPr="007E6C95">
                <w:rPr>
                  <w:rFonts w:cs="Arial"/>
                  <w:noProof/>
                  <w:lang w:val="de-DE"/>
                </w:rPr>
                <w:t>74</w:t>
              </w:r>
            </w:hyperlink>
            <w:r w:rsidRPr="007E6C95">
              <w:rPr>
                <w:rFonts w:cs="Arial"/>
                <w:noProof/>
                <w:lang w:val="de-DE"/>
              </w:rPr>
              <w:t xml:space="preserve">; </w:t>
            </w:r>
            <w:hyperlink w:anchor="_ENREF_84" w:tooltip="Reinarman, 2011 #187" w:history="1">
              <w:r w:rsidRPr="007E6C95">
                <w:rPr>
                  <w:rFonts w:cs="Arial"/>
                  <w:noProof/>
                  <w:lang w:val="de-DE"/>
                </w:rPr>
                <w:t>84</w:t>
              </w:r>
            </w:hyperlink>
            <w:r w:rsidRPr="007E6C95">
              <w:rPr>
                <w:rFonts w:cs="Arial"/>
                <w:noProof/>
                <w:lang w:val="de-DE"/>
              </w:rPr>
              <w:t>]</w:t>
            </w:r>
            <w:r w:rsidRPr="007E6C95">
              <w:rPr>
                <w:rFonts w:cs="Arial"/>
                <w:lang w:val="de-DE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35DD1B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70298E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746 MC applicants in California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F6F0C6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C7F9AA6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The great majority had used cannabis recreationally, in response to a separate question &gt; 41% reported that they had </w:t>
            </w:r>
            <w:r w:rsidRPr="0033637F">
              <w:rPr>
                <w:rFonts w:cs="Arial"/>
                <w:i/>
                <w:iCs/>
                <w:lang w:val="en-CA"/>
              </w:rPr>
              <w:t xml:space="preserve">not </w:t>
            </w:r>
            <w:r w:rsidRPr="0033637F">
              <w:rPr>
                <w:rFonts w:cs="Arial"/>
                <w:lang w:val="en-CA"/>
              </w:rPr>
              <w:t>been using it recreationally prior to trying it for medicinal purpose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5C870E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6B604A3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3.2% reported using cannabis as a substitute for alcohol.</w:t>
            </w:r>
          </w:p>
          <w:p w14:paraId="0FDC833C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Current nonmedical: 57.5% alcohol, 0.4% methamphetamine, 0.3% cocaine, 0.1% heroin, 1.2% other opiates.</w:t>
            </w:r>
          </w:p>
        </w:tc>
      </w:tr>
      <w:tr w:rsidR="005A5577" w:rsidRPr="007E6C95" w14:paraId="1369EC56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AC49853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lastRenderedPageBreak/>
              <w:t>Ogborne</w:t>
            </w:r>
            <w:proofErr w:type="spellEnd"/>
            <w:r w:rsidRPr="007E6C95">
              <w:rPr>
                <w:rFonts w:cs="Arial"/>
              </w:rPr>
              <w:t xml:space="preserve"> et al. 2000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Ogborne&lt;/Author&gt;&lt;Year&gt;2000&lt;/Year&gt;&lt;RecNum&gt;177&lt;/RecNum&gt;&lt;DisplayText&gt;[75]&lt;/DisplayText&gt;&lt;record&gt;&lt;rec-number&gt;177&lt;/rec-number&gt;&lt;foreign-keys&gt;&lt;key app="EN" db-id="a5pr9s2rparttle9avqxeavmzwx55favstvs"&gt;177&lt;/key&gt;&lt;/foreign-keys&gt;&lt;ref-type name="Journal Article"&gt;17&lt;/ref-type&gt;&lt;contributors&gt;&lt;authors&gt;&lt;author&gt;Ogborne, A. C.&lt;/author&gt;&lt;author&gt;Smart, R. G.&lt;/author&gt;&lt;author&gt;Weber, T.&lt;/author&gt;&lt;author&gt;Birchmore-Timney, C.&lt;/author&gt;&lt;/authors&gt;&lt;/contributors&gt;&lt;auth-address&gt;Centre for Addiction and Mental Health, London, Ontario, Canada. ogborne@julian.uwo.ca&lt;/auth-address&gt;&lt;titles&gt;&lt;title&gt;Who is using cannabis as a medicine and why: an exploratory study&lt;/title&gt;&lt;secondary-title&gt;Journal of Psychoactive Drugs&lt;/secondary-title&gt;&lt;/titles&gt;&lt;periodical&gt;&lt;full-title&gt;Journal of Psychoactive Drugs&lt;/full-title&gt;&lt;/periodical&gt;&lt;pages&gt;435-43&lt;/pages&gt;&lt;volume&gt;32&lt;/volume&gt;&lt;number&gt;4&lt;/number&gt;&lt;keywords&gt;&lt;keyword&gt;Acquired Immunodeficiency Syndrome/dt [Drug Therapy]&lt;/keyword&gt;&lt;keyword&gt;Adult&lt;/keyword&gt;&lt;keyword&gt;Cannabis&lt;/keyword&gt;&lt;keyword&gt;Chronic Disease&lt;/keyword&gt;&lt;keyword&gt;Data Collection/mt [Methods]&lt;/keyword&gt;&lt;keyword&gt;Hiv&lt;/keyword&gt;&lt;keyword&gt;Humans&lt;/keyword&gt;&lt;keyword&gt;Marijuana Smoking/px [Psychology]&lt;/keyword&gt;&lt;keyword&gt;Marijuana Smoking&lt;/keyword&gt;&lt;keyword&gt;Mental Disorders/dt [Drug Therapy]&lt;/keyword&gt;&lt;keyword&gt;Middle Aged&lt;/keyword&gt;&lt;keyword&gt;Pain/dt [Drug Therapy]&lt;/keyword&gt;&lt;keyword&gt;Self Medication/mt [Methods]&lt;/keyword&gt;&lt;keyword&gt;Self Medication/px [Psychology]&lt;/keyword&gt;&lt;keyword&gt;Self Medication&lt;/keyword&gt;&lt;/keywords&gt;&lt;dates&gt;&lt;year&gt;2000&lt;/year&gt;&lt;pub-dates&gt;&lt;date&gt;Oct-Dec&lt;/date&gt;&lt;/pub-dates&gt;&lt;/dates&gt;&lt;isbn&gt;0279-1072&lt;/isbn&gt;&lt;accession-num&gt;11210205&lt;/accession-num&gt;&lt;urls&gt;&lt;/urls&gt;&lt;remote-database-name&gt;HealthSTAR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75" w:tooltip="Ogborne, 2000 #177" w:history="1">
              <w:r w:rsidRPr="007E6C95">
                <w:rPr>
                  <w:rFonts w:cs="Arial"/>
                  <w:noProof/>
                </w:rPr>
                <w:t>75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146BD0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78E53A" w14:textId="11E9DC4D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50 self-identified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users in Toronto (ON, Canada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FEB3AB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3F798B" w14:textId="53B53D87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84% had at least some experience with cannabis as a recreational drug, and 60% described a long history of recreational use. </w:t>
            </w:r>
            <w:proofErr w:type="gramStart"/>
            <w:r w:rsidR="005A5577">
              <w:rPr>
                <w:rFonts w:cs="Arial"/>
                <w:lang w:val="en-CA"/>
              </w:rPr>
              <w:t>medical</w:t>
            </w:r>
            <w:proofErr w:type="gramEnd"/>
            <w:r w:rsidR="005A5577">
              <w:rPr>
                <w:rFonts w:cs="Arial"/>
                <w:lang w:val="en-CA"/>
              </w:rPr>
              <w:t xml:space="preserve">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use typically started when recreational use was found to be helpful for medical or psychological problem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269BD8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3578D8" w14:textId="6B064FCA" w:rsidR="00BA64F8" w:rsidRPr="007E6C95" w:rsidRDefault="005A5577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3D9692DA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19C4814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Perron et al. 2015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UGVycm9uPC9BdXRob3I+PFll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UGVycm9uPC9BdXRob3I+PFll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77" w:tooltip="Perron, 2015 #179" w:history="1">
              <w:r w:rsidRPr="007E6C95">
                <w:rPr>
                  <w:rFonts w:cs="Arial"/>
                  <w:noProof/>
                </w:rPr>
                <w:t>77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8600E1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DC9ADF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73 subjects who reported past-month cannabis use for pain-related purpose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2E1C66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046884" w14:textId="6C2FD9DD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2A8CA2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62064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4% of the overall sample reached or exceeded the alcohol misuse threshold.</w:t>
            </w:r>
          </w:p>
          <w:p w14:paraId="4A97D36B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37% reported lifetime use of cocaine, 27% of amphetamines. Past-3-month use: 2.6% cocaine, 3.8% amphetamines.</w:t>
            </w:r>
          </w:p>
        </w:tc>
      </w:tr>
      <w:tr w:rsidR="005A5577" w:rsidRPr="00480A92" w14:paraId="34747339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48C8D03" w14:textId="77777777" w:rsidR="00C420A2" w:rsidRPr="00777F88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</w:rPr>
            </w:pPr>
            <w:proofErr w:type="spellStart"/>
            <w:r w:rsidRPr="00777F88">
              <w:rPr>
                <w:rFonts w:cs="Arial"/>
                <w:color w:val="000000" w:themeColor="text1"/>
              </w:rPr>
              <w:t>Sagy</w:t>
            </w:r>
            <w:proofErr w:type="spellEnd"/>
            <w:r w:rsidRPr="00777F88">
              <w:rPr>
                <w:rFonts w:cs="Arial"/>
                <w:color w:val="000000" w:themeColor="text1"/>
              </w:rPr>
              <w:t xml:space="preserve"> et al, 201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0A816F" w14:textId="77777777" w:rsidR="00C420A2" w:rsidRPr="00777F88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1454E5" w14:textId="02C5D944" w:rsidR="00C420A2" w:rsidRPr="00777F88" w:rsidRDefault="00C420A2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  <w:lang w:val="en-CA"/>
              </w:rPr>
            </w:pPr>
            <w:r w:rsidRPr="00777F88">
              <w:rPr>
                <w:rFonts w:eastAsia="Calibri" w:cs="Arial"/>
                <w:color w:val="000000" w:themeColor="text1"/>
                <w:lang w:val="en-CA"/>
              </w:rPr>
              <w:t xml:space="preserve">367 fibromyalgia patients that used </w:t>
            </w:r>
            <w:r w:rsidR="005A5577">
              <w:rPr>
                <w:rFonts w:eastAsia="Calibri" w:cs="Arial"/>
                <w:color w:val="000000" w:themeColor="text1"/>
                <w:lang w:val="en-CA"/>
              </w:rPr>
              <w:t>medical cannabis</w:t>
            </w:r>
            <w:r w:rsidR="005A5577" w:rsidRPr="00777F88">
              <w:rPr>
                <w:rFonts w:eastAsia="Calibri" w:cs="Arial"/>
                <w:color w:val="000000" w:themeColor="text1"/>
                <w:lang w:val="en-CA"/>
              </w:rPr>
              <w:t xml:space="preserve"> </w:t>
            </w:r>
            <w:r w:rsidRPr="00777F88">
              <w:rPr>
                <w:rFonts w:eastAsia="Calibri" w:cs="Arial"/>
                <w:color w:val="000000" w:themeColor="text1"/>
                <w:lang w:val="en-CA"/>
              </w:rPr>
              <w:t>during a period of 6 months, Israel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09994D" w14:textId="77777777" w:rsidR="00C420A2" w:rsidRPr="00777F88" w:rsidRDefault="00C420A2" w:rsidP="00586FC0">
            <w:pPr>
              <w:spacing w:before="120" w:after="120" w:line="480" w:lineRule="auto"/>
              <w:rPr>
                <w:rFonts w:cs="Arial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4AFD15" w14:textId="77777777" w:rsidR="00C420A2" w:rsidRPr="00777F88" w:rsidRDefault="00C420A2" w:rsidP="00586FC0">
            <w:pPr>
              <w:spacing w:before="120" w:after="120" w:line="480" w:lineRule="auto"/>
              <w:rPr>
                <w:rFonts w:cs="Arial"/>
                <w:color w:val="000000" w:themeColor="text1"/>
                <w:lang w:val="en-CA"/>
              </w:rPr>
            </w:pPr>
            <w:r w:rsidRPr="00777F88">
              <w:rPr>
                <w:rFonts w:cs="Arial"/>
                <w:color w:val="000000" w:themeColor="text1"/>
                <w:lang w:val="en-CA"/>
              </w:rPr>
              <w:t>45.2% of participants reported previous use of recreational cannabis in the past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DBEDDD" w14:textId="77777777" w:rsidR="00C420A2" w:rsidRPr="00777F88" w:rsidRDefault="00C420A2" w:rsidP="00586FC0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410BF5" w14:textId="7B2CC16B" w:rsidR="00C420A2" w:rsidRPr="00777F88" w:rsidRDefault="00C420A2">
            <w:pPr>
              <w:spacing w:before="120" w:after="120" w:line="480" w:lineRule="auto"/>
              <w:ind w:left="57" w:hanging="57"/>
              <w:rPr>
                <w:rFonts w:cs="Arial"/>
                <w:color w:val="000000" w:themeColor="text1"/>
                <w:lang w:val="en-CA"/>
              </w:rPr>
            </w:pPr>
            <w:r w:rsidRPr="00777F88">
              <w:rPr>
                <w:rFonts w:cs="Arial"/>
                <w:color w:val="000000" w:themeColor="text1"/>
              </w:rPr>
              <w:t>N</w:t>
            </w:r>
            <w:r w:rsidR="005A5577">
              <w:rPr>
                <w:rFonts w:cs="Arial"/>
                <w:color w:val="000000" w:themeColor="text1"/>
              </w:rPr>
              <w:t>ot applicable</w:t>
            </w:r>
          </w:p>
        </w:tc>
      </w:tr>
      <w:tr w:rsidR="005A5577" w:rsidRPr="007E6C95" w14:paraId="5C96D767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75148A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t>Schnelle</w:t>
            </w:r>
            <w:proofErr w:type="spellEnd"/>
            <w:r w:rsidRPr="007E6C95">
              <w:rPr>
                <w:rFonts w:cs="Arial"/>
              </w:rPr>
              <w:t xml:space="preserve"> et al. </w:t>
            </w:r>
            <w:r w:rsidRPr="007E6C95">
              <w:rPr>
                <w:rFonts w:cs="Arial"/>
              </w:rPr>
              <w:lastRenderedPageBreak/>
              <w:t>1999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Schnelle&lt;/Author&gt;&lt;Year&gt;1999&lt;/Year&gt;&lt;RecNum&gt;190&lt;/RecNum&gt;&lt;DisplayText&gt;[87]&lt;/DisplayText&gt;&lt;record&gt;&lt;rec-number&gt;190&lt;/rec-number&gt;&lt;foreign-keys&gt;&lt;key app="EN" db-id="a5pr9s2rparttle9avqxeavmzwx55favstvs"&gt;190&lt;/key&gt;&lt;/foreign-keys&gt;&lt;ref-type name="Journal Article"&gt;17&lt;/ref-type&gt;&lt;contributors&gt;&lt;authors&gt;&lt;author&gt;Schnelle, M.&lt;/author&gt;&lt;author&gt;Grotenhermen, F.&lt;/author&gt;&lt;author&gt;Reif, M.&lt;/author&gt;&lt;author&gt;Gorter, R. W.&lt;/author&gt;&lt;/authors&gt;&lt;/contributors&gt;&lt;auth-address&gt;Europaisches Institut fur onkologische und immunologische Forschung, Berlin, Deutschland.&lt;/auth-address&gt;&lt;titles&gt;&lt;title&gt;[Results of a standardized survey on the medical use of cannabis products in the German-speaking area]&lt;/title&gt;&lt;secondary-title&gt;Forschende Komplementarmedizin&lt;/secondary-title&gt;&lt;/titles&gt;&lt;periodical&gt;&lt;full-title&gt;Forschende Komplementarmedizin&lt;/full-title&gt;&lt;/periodical&gt;&lt;pages&gt;28-36&lt;/pages&gt;&lt;volume&gt;6&lt;/volume&gt;&lt;number&gt;Suppl 3&lt;/number&gt;&lt;keywords&gt;&lt;keyword&gt;Adolescent&lt;/keyword&gt;&lt;keyword&gt;Adult&lt;/keyword&gt;&lt;keyword&gt;Aged&lt;/keyword&gt;&lt;keyword&gt;Austria&lt;/keyword&gt;&lt;keyword&gt;Cannabinoids/tu [Therapeutic Use]&lt;/keyword&gt;&lt;keyword&gt;Cannabis&lt;/keyword&gt;&lt;keyword&gt;Data Collection&lt;/keyword&gt;&lt;keyword&gt;Female&lt;/keyword&gt;&lt;keyword&gt;Germany&lt;/keyword&gt;&lt;keyword&gt;Humans&lt;/keyword&gt;&lt;keyword&gt;Male&lt;/keyword&gt;&lt;keyword&gt;Middle Aged&lt;/keyword&gt;&lt;keyword&gt;Pain Management&lt;/keyword&gt;&lt;keyword&gt;Phytotherapy&lt;/keyword&gt;&lt;keyword&gt;Questionnaires&lt;/keyword&gt;&lt;keyword&gt;Spasm/th [Therapy]&lt;/keyword&gt;&lt;keyword&gt;Switzerland&lt;/keyword&gt;&lt;keyword&gt;0 (Cannabinoids)&lt;/keyword&gt;&lt;/keywords&gt;&lt;dates&gt;&lt;year&gt;1999&lt;/year&gt;&lt;pub-dates&gt;&lt;date&gt;Oct&lt;/date&gt;&lt;/pub-dates&gt;&lt;/dates&gt;&lt;isbn&gt;1021-7096&lt;/isbn&gt;&lt;accession-num&gt;10575286&lt;/accession-num&gt;&lt;urls&gt;&lt;/urls&gt;&lt;remote-database-name&gt;HealthSTAR&lt;/remote-database-name&gt;&lt;remote-database-provider&gt;Ovid Technologies&lt;/remote-database-provider&gt;&lt;language&gt;German&lt;/language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87" w:tooltip="Schnelle, 1999 #190" w:history="1">
              <w:r w:rsidRPr="007E6C95">
                <w:rPr>
                  <w:rFonts w:cs="Arial"/>
                  <w:noProof/>
                </w:rPr>
                <w:t>87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A1F33D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FD1D70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Survey of 128 participant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5F26F5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966539B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52.4% of respondents had experience with cannabis </w:t>
            </w:r>
            <w:r w:rsidRPr="0033637F">
              <w:rPr>
                <w:rFonts w:cs="Arial"/>
                <w:lang w:val="en-CA"/>
              </w:rPr>
              <w:lastRenderedPageBreak/>
              <w:t>before the disea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A2298A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2070DF" w14:textId="7F051D28" w:rsidR="00BA64F8" w:rsidRPr="007E6C95" w:rsidRDefault="005A5577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26BFEAFB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D273B2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lastRenderedPageBreak/>
              <w:t>Shah et al. 2017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U2hhaDwvQXV0aG9yPjxZZWFy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U2hhaDwvQXV0aG9yPjxZZWFy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89" w:tooltip="Shah, 2017 #192" w:history="1">
              <w:r w:rsidRPr="007E6C95">
                <w:rPr>
                  <w:rFonts w:cs="Arial"/>
                  <w:noProof/>
                </w:rPr>
                <w:t>89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AD2F02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F1342D" w14:textId="023C7F0C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48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patients in a pain rehabilitation program (US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6B4AA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1C049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63% of participants with a positive screen for THC had prior history of recreational use of THC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E914D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D11283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Participants with a positive screen for THC were more likely to report a past history of illicit substance use and alcohol abuse (29%).</w:t>
            </w:r>
          </w:p>
        </w:tc>
      </w:tr>
      <w:tr w:rsidR="005A5577" w:rsidRPr="007E6C95" w14:paraId="6E881FF8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A66C49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Ste-Marie et al. 2016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Ste-Marie&lt;/Author&gt;&lt;Year&gt;2016&lt;/Year&gt;&lt;RecNum&gt;197&lt;/RecNum&gt;&lt;DisplayText&gt;[93]&lt;/DisplayText&gt;&lt;record&gt;&lt;rec-number&gt;197&lt;/rec-number&gt;&lt;foreign-keys&gt;&lt;key app="EN" db-id="a5pr9s2rparttle9avqxeavmzwx55favstvs"&gt;197&lt;/key&gt;&lt;/foreign-keys&gt;&lt;ref-type name="Journal Article"&gt;17&lt;/ref-type&gt;&lt;contributors&gt;&lt;authors&gt;&lt;author&gt;Ste-Marie, P. A.&lt;/author&gt;&lt;author&gt;Shir, Y.&lt;/author&gt;&lt;author&gt;Rampakakis, E.&lt;/author&gt;&lt;author&gt;Sampalis, J. S.&lt;/author&gt;&lt;author&gt;Karellis, A.&lt;/author&gt;&lt;author&gt;Cohen, M.&lt;/author&gt;&lt;author&gt;Starr, M.&lt;/author&gt;&lt;author&gt;Ware, M. A.&lt;/author&gt;&lt;author&gt;Fitzcharles, M. A.&lt;/author&gt;&lt;/authors&gt;&lt;/contributors&gt;&lt;auth-address&gt;M.-A. Fitzcharles, Alan Edwards Pain Management Unit, McGill University Health Centre, Montreal, Canada&lt;/auth-address&gt;&lt;titles&gt;&lt;title&gt;Survey of herbal cannabis (marijuana) use in rheumatology clinic attenders with a rheumatologist confirmed diagnosis&lt;/title&gt;&lt;secondary-title&gt;Pain&lt;/secondary-title&gt;&lt;/titles&gt;&lt;periodical&gt;&lt;full-title&gt;Pain&lt;/full-title&gt;&lt;/periodical&gt;&lt;pages&gt;2792-2797&lt;/pages&gt;&lt;volume&gt;157&lt;/volume&gt;&lt;number&gt;12&lt;/number&gt;&lt;keywords&gt;&lt;keyword&gt;Canada&lt;/keyword&gt;&lt;keyword&gt;cannabis use&lt;/keyword&gt;&lt;keyword&gt;controlled study&lt;/keyword&gt;&lt;keyword&gt;diagnosis&lt;/keyword&gt;&lt;keyword&gt;disabled person&lt;/keyword&gt;&lt;keyword&gt;disease assessment&lt;/keyword&gt;&lt;keyword&gt;disease course&lt;/keyword&gt;&lt;keyword&gt;exploratory research&lt;/keyword&gt;&lt;keyword&gt;health&lt;/keyword&gt;&lt;keyword&gt;hospital&lt;/keyword&gt;&lt;keyword&gt;human&lt;/keyword&gt;&lt;keyword&gt;major clinical study&lt;/keyword&gt;&lt;keyword&gt;osteoarthritis&lt;/keyword&gt;&lt;keyword&gt;pain&lt;/keyword&gt;&lt;keyword&gt;physician&lt;/keyword&gt;&lt;keyword&gt;prevalence&lt;/keyword&gt;&lt;keyword&gt;rheumatology&lt;/keyword&gt;&lt;keyword&gt;unemployment&lt;/keyword&gt;&lt;keyword&gt;cannabis&lt;/keyword&gt;&lt;keyword&gt;medical cannabis&lt;/keyword&gt;&lt;keyword&gt;opiate&lt;/keyword&gt;&lt;/keywords&gt;&lt;dates&gt;&lt;year&gt;2016&lt;/year&gt;&lt;/dates&gt;&lt;isbn&gt;1872-6623&amp;#xD;0304-3959&lt;/isbn&gt;&lt;urls&gt;&lt;related-urls&gt;&lt;url&gt;/search/results?subaction=viewrecord&amp;amp;from=export&amp;amp;id=L613471840&lt;/url&gt;&lt;url&gt;10.1097/j.pain.0000000000000706&lt;/url&gt;&lt;/related-urls&gt;&lt;/urls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93" w:tooltip="Ste-Marie, 2016 #197" w:history="1">
              <w:r w:rsidRPr="007E6C95">
                <w:rPr>
                  <w:rFonts w:cs="Arial"/>
                  <w:noProof/>
                </w:rPr>
                <w:t>93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9502D7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9AAF2C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000 patients with a rheumatologist-confirmed diagnosi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3F0640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DF81DF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0% reported past or current recreational use, 2% current recreational u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85F977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C01F94" w14:textId="65E2980B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5AF52D87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3F5790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>Swift et al. 2005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Swift&lt;/Author&gt;&lt;Year&gt;2005&lt;/Year&gt;&lt;RecNum&gt;199&lt;/RecNum&gt;&lt;DisplayText&gt;[95]&lt;/DisplayText&gt;&lt;record&gt;&lt;rec-number&gt;199&lt;/rec-number&gt;&lt;foreign-keys&gt;&lt;key app="EN" db-id="a5pr9s2rparttle9avqxeavmzwx55favstvs"&gt;199&lt;/key&gt;&lt;/foreign-keys&gt;&lt;ref-type name="Journal Article"&gt;17&lt;/ref-type&gt;&lt;contributors&gt;&lt;authors&gt;&lt;author&gt;Swift, W.&lt;/author&gt;&lt;author&gt;Gates, P.&lt;/author&gt;&lt;author&gt;Dillon, P.&lt;/author&gt;&lt;/authors&gt;&lt;/contributors&gt;&lt;auth-address&gt;Swift,Wendy. National Drug and Alcohol Research Centre, University of New South Wales, Sydney, NSW, 2052, Australia. w.swift@unsw.edu.au&lt;/auth-address&gt;&lt;titles&gt;&lt;title&gt;Survey of Australians using cannabis for medical purposes&lt;/title&gt;&lt;secondary-title&gt;Harm Reduction Journal&lt;/secondary-title&gt;&lt;alt-title&gt;Harm Reduct J&lt;/alt-title&gt;&lt;/titles&gt;&lt;periodical&gt;&lt;full-title&gt;Harm Reduction Journal&lt;/full-title&gt;&lt;abbr-1&gt;Harm Reduct J&lt;/abbr-1&gt;&lt;/periodical&gt;&lt;alt-periodical&gt;&lt;full-title&gt;Harm Reduct J&lt;/full-title&gt;&lt;abbr-1&gt;Harm reduction journal&lt;/abbr-1&gt;&lt;/alt-periodical&gt;&lt;pages&gt;18&lt;/pages&gt;&lt;volume&gt;2&lt;/volume&gt;&lt;dates&gt;&lt;year&gt;2005&lt;/year&gt;&lt;pub-dates&gt;&lt;date&gt;Oct 4&lt;/date&gt;&lt;/pub-dates&gt;&lt;/dates&gt;&lt;isbn&gt;1477-7517&lt;/isbn&gt;&lt;accession-num&gt;16202145&lt;/accession-num&gt;&lt;urls&gt;&lt;/urls&gt;&lt;custom2&gt;PMC1262744&lt;/custom2&gt;&lt;remote-database-name&gt;MEDLINE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95" w:tooltip="Swift, 2005 #199" w:history="1">
              <w:r w:rsidRPr="007E6C95">
                <w:rPr>
                  <w:rFonts w:cs="Arial"/>
                  <w:noProof/>
                </w:rPr>
                <w:t>95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0F33DC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456532" w14:textId="40EFD00A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128 Australians who had used </w:t>
            </w:r>
            <w:r w:rsidR="005A5577">
              <w:rPr>
                <w:rFonts w:cs="Arial"/>
                <w:lang w:val="en-CA"/>
              </w:rPr>
              <w:t>medical cannabis</w:t>
            </w:r>
            <w:r w:rsidRPr="0033637F">
              <w:rPr>
                <w:rFonts w:cs="Arial"/>
                <w:lang w:val="en-CA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482D0C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F4DED4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9% had discovered cannabis therapeutic benefits as a spin-off from recreational use.</w:t>
            </w:r>
          </w:p>
          <w:p w14:paraId="73155111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In addition to medical use, 80% had used cannabis recreationally.</w:t>
            </w:r>
          </w:p>
          <w:p w14:paraId="13D3E227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For 46%, use in the past year had been solely medicinal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97B814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17D9CCC" w14:textId="4B0CEBA5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1AB371F8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E071B5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lastRenderedPageBreak/>
              <w:t>Walsh et al. 2013 and Belle-Isle et al. 2014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V2Fsc2g8L0F1dGhvcj48WWVh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V2Fsc2g8L0F1dGhvcj48WWVh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19" w:tooltip="Belle-Isle, 2014 #123" w:history="1">
              <w:r w:rsidRPr="007E6C95">
                <w:rPr>
                  <w:rFonts w:cs="Arial"/>
                  <w:noProof/>
                </w:rPr>
                <w:t>19</w:t>
              </w:r>
            </w:hyperlink>
            <w:r w:rsidRPr="007E6C95">
              <w:rPr>
                <w:rFonts w:cs="Arial"/>
                <w:noProof/>
              </w:rPr>
              <w:t xml:space="preserve">; </w:t>
            </w:r>
            <w:hyperlink w:anchor="_ENREF_101" w:tooltip="Walsh, 2013 #204" w:history="1">
              <w:r w:rsidRPr="007E6C95">
                <w:rPr>
                  <w:rFonts w:cs="Arial"/>
                  <w:noProof/>
                </w:rPr>
                <w:t>101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76E22D" w14:textId="77777777" w:rsidR="00BA64F8" w:rsidRPr="00BA64F8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CFC5BE" w14:textId="579730B5" w:rsidR="00BA64F8" w:rsidRPr="0033637F" w:rsidRDefault="00BA64F8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 xml:space="preserve">443 participants from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 xml:space="preserve">dispensaries and from organizations that assist </w:t>
            </w:r>
            <w:r w:rsidR="005A5577">
              <w:rPr>
                <w:rFonts w:cs="Arial"/>
                <w:lang w:val="en-CA"/>
              </w:rPr>
              <w:t>medical cannabis</w:t>
            </w:r>
            <w:r w:rsidR="005A5577" w:rsidRPr="0033637F">
              <w:rPr>
                <w:rFonts w:cs="Arial"/>
                <w:lang w:val="en-CA"/>
              </w:rPr>
              <w:t xml:space="preserve"> </w:t>
            </w:r>
            <w:r w:rsidRPr="0033637F">
              <w:rPr>
                <w:rFonts w:cs="Arial"/>
                <w:lang w:val="en-CA"/>
              </w:rPr>
              <w:t>user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3E1EB5B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D0EDA19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82% reported a history of non-therapeutic prior to therapeutic cannabis use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D1DB55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D8153C" w14:textId="5E3468D8" w:rsidR="00BA64F8" w:rsidRPr="007E6C95" w:rsidRDefault="005A5577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661D5FA1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280265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t>Ware</w:t>
            </w:r>
            <w:proofErr w:type="spellEnd"/>
            <w:r w:rsidRPr="007E6C95">
              <w:rPr>
                <w:rFonts w:cs="Arial"/>
              </w:rPr>
              <w:t xml:space="preserve"> et al. 2003</w:t>
            </w:r>
            <w:r w:rsidRPr="007E6C95">
              <w:rPr>
                <w:rFonts w:cs="Arial"/>
              </w:rPr>
              <w:fldChar w:fldCharType="begin"/>
            </w:r>
            <w:r w:rsidRPr="007E6C95">
              <w:rPr>
                <w:rFonts w:cs="Arial"/>
              </w:rPr>
              <w:instrText xml:space="preserve"> ADDIN EN.CITE &lt;EndNote&gt;&lt;Cite ExcludeYear="1"&gt;&lt;Author&gt;Ware&lt;/Author&gt;&lt;Year&gt;2003&lt;/Year&gt;&lt;RecNum&gt;206&lt;/RecNum&gt;&lt;DisplayText&gt;[103]&lt;/DisplayText&gt;&lt;record&gt;&lt;rec-number&gt;206&lt;/rec-number&gt;&lt;foreign-keys&gt;&lt;key app="EN" db-id="a5pr9s2rparttle9avqxeavmzwx55favstvs"&gt;206&lt;/key&gt;&lt;/foreign-keys&gt;&lt;ref-type name="Journal Article"&gt;17&lt;/ref-type&gt;&lt;contributors&gt;&lt;authors&gt;&lt;author&gt;Ware, M. A.&lt;/author&gt;&lt;author&gt;Doyle, C. R.&lt;/author&gt;&lt;author&gt;Woods, R.&lt;/author&gt;&lt;author&gt;Lynch, M. E.&lt;/author&gt;&lt;author&gt;Clark, A. J.&lt;/author&gt;&lt;/authors&gt;&lt;/contributors&gt;&lt;auth-address&gt;McGill University Health Center, Pain Center, Montreal General Hospital, Room D10.137, 1650 Cedar Avenue, Montreal, Quebec, Canada H3G 1A4. mark.ware@muhc.mcgill.ca&lt;/auth-address&gt;&lt;titles&gt;&lt;title&gt;Cannabis use for chronic non-cancer pain: results of a prospective survey&lt;/title&gt;&lt;secondary-title&gt;Pain&lt;/secondary-title&gt;&lt;alt-title&gt;Pain&lt;/alt-title&gt;&lt;/titles&gt;&lt;periodical&gt;&lt;full-title&gt;Pain&lt;/full-title&gt;&lt;/periodical&gt;&lt;alt-periodical&gt;&lt;full-title&gt;Pain&lt;/full-title&gt;&lt;/alt-periodical&gt;&lt;pages&gt;211-6&lt;/pages&gt;&lt;volume&gt;102&lt;/volume&gt;&lt;number&gt;1-2&lt;/number&gt;&lt;keywords&gt;&lt;keyword&gt;Adolescent&lt;/keyword&gt;&lt;keyword&gt;Adult&lt;/keyword&gt;&lt;keyword&gt;Aged&lt;/keyword&gt;&lt;keyword&gt;Canada&lt;/keyword&gt;&lt;keyword&gt;Cannabinoids/adverse effects/*therapeutic use&lt;/keyword&gt;&lt;keyword&gt;Cannabis/*chemistry&lt;/keyword&gt;&lt;keyword&gt;Chronic Disease&lt;/keyword&gt;&lt;keyword&gt;Data Collection&lt;/keyword&gt;&lt;keyword&gt;Drug Administration Routes&lt;/keyword&gt;&lt;keyword&gt;Female&lt;/keyword&gt;&lt;keyword&gt;Humans&lt;/keyword&gt;&lt;keyword&gt;Male&lt;/keyword&gt;&lt;keyword&gt;*Marijuana Smoking&lt;/keyword&gt;&lt;keyword&gt;Middle Aged&lt;/keyword&gt;&lt;keyword&gt;Pain/classification/*drug therapy&lt;/keyword&gt;&lt;keyword&gt;Plant Preparations/adverse effects/therapeutic use&lt;/keyword&gt;&lt;keyword&gt;Prospective Studies&lt;/keyword&gt;&lt;keyword&gt;Surveys and Questionnaires&lt;/keyword&gt;&lt;keyword&gt;Treatment Outcome&lt;/keyword&gt;&lt;/keywords&gt;&lt;dates&gt;&lt;year&gt;2003&lt;/year&gt;&lt;pub-dates&gt;&lt;date&gt;Mar&lt;/date&gt;&lt;/pub-dates&gt;&lt;/dates&gt;&lt;isbn&gt;0304-3959 (Print)&amp;#xD;0304-3959 (Linking)&lt;/isbn&gt;&lt;accession-num&gt;12620613&lt;/accession-num&gt;&lt;urls&gt;&lt;related-urls&gt;&lt;url&gt;http://www.ncbi.nlm.nih.gov/pubmed/12620613&lt;/url&gt;&lt;/related-urls&gt;&lt;/urls&gt;&lt;/record&gt;&lt;/Cite&gt;&lt;/EndNote&gt;</w:instrText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103" w:tooltip="Ware, 2003 #206" w:history="1">
              <w:r w:rsidRPr="007E6C95">
                <w:rPr>
                  <w:rFonts w:cs="Arial"/>
                  <w:noProof/>
                </w:rPr>
                <w:t>103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F0CB96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BF0CBC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 xml:space="preserve">209 </w:t>
            </w:r>
            <w:proofErr w:type="spellStart"/>
            <w:r w:rsidRPr="007E6C95">
              <w:rPr>
                <w:rFonts w:cs="Arial"/>
              </w:rPr>
              <w:t>chronic</w:t>
            </w:r>
            <w:proofErr w:type="spellEnd"/>
            <w:r w:rsidRPr="007E6C95">
              <w:rPr>
                <w:rFonts w:cs="Arial"/>
              </w:rPr>
              <w:t xml:space="preserve"> non-cancer pain patients (Canada)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5880EF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571563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r w:rsidRPr="007E6C95">
              <w:rPr>
                <w:rFonts w:cs="Arial"/>
              </w:rPr>
              <w:t xml:space="preserve">35% </w:t>
            </w:r>
            <w:proofErr w:type="spellStart"/>
            <w:r w:rsidRPr="007E6C95">
              <w:rPr>
                <w:rFonts w:cs="Arial"/>
              </w:rPr>
              <w:t>had</w:t>
            </w:r>
            <w:proofErr w:type="spellEnd"/>
            <w:r w:rsidRPr="007E6C95">
              <w:rPr>
                <w:rFonts w:cs="Arial"/>
              </w:rPr>
              <w:t xml:space="preserve"> </w:t>
            </w:r>
            <w:proofErr w:type="spellStart"/>
            <w:r w:rsidRPr="007E6C95">
              <w:rPr>
                <w:rFonts w:cs="Arial"/>
              </w:rPr>
              <w:t>ever</w:t>
            </w:r>
            <w:proofErr w:type="spellEnd"/>
            <w:r w:rsidRPr="007E6C95">
              <w:rPr>
                <w:rFonts w:cs="Arial"/>
              </w:rPr>
              <w:t xml:space="preserve"> </w:t>
            </w:r>
            <w:proofErr w:type="spellStart"/>
            <w:r w:rsidRPr="007E6C95">
              <w:rPr>
                <w:rFonts w:cs="Arial"/>
              </w:rPr>
              <w:t>used</w:t>
            </w:r>
            <w:proofErr w:type="spellEnd"/>
            <w:r w:rsidRPr="007E6C95">
              <w:rPr>
                <w:rFonts w:cs="Arial"/>
              </w:rPr>
              <w:t xml:space="preserve"> cannabi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DC3229" w14:textId="77777777" w:rsidR="00BA64F8" w:rsidRPr="007E6C95" w:rsidRDefault="00BA64F8" w:rsidP="00586FC0">
            <w:pPr>
              <w:spacing w:before="120" w:after="120" w:line="480" w:lineRule="auto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7D2C68" w14:textId="1BA6FF30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57177D3F" w14:textId="77777777" w:rsidTr="002C631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EA9921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  <w:proofErr w:type="spellStart"/>
            <w:r w:rsidRPr="007E6C95">
              <w:rPr>
                <w:rFonts w:cs="Arial"/>
              </w:rPr>
              <w:t>Zaller</w:t>
            </w:r>
            <w:proofErr w:type="spellEnd"/>
            <w:r w:rsidRPr="007E6C95">
              <w:rPr>
                <w:rFonts w:cs="Arial"/>
              </w:rPr>
              <w:t xml:space="preserve"> et al. 2015</w: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WmFsbGVyPC9BdXRob3I+PFll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</w:fldData>
              </w:fldChar>
            </w:r>
            <w:r w:rsidRPr="007E6C95">
              <w:rPr>
                <w:rFonts w:cs="Arial"/>
              </w:rPr>
              <w:instrText xml:space="preserve"> ADDIN EN.CITE </w:instrText>
            </w:r>
            <w:r w:rsidRPr="007E6C95">
              <w:rPr>
                <w:rFonts w:cs="Arial"/>
              </w:rPr>
              <w:fldChar w:fldCharType="begin">
                <w:fldData xml:space="preserve">PEVuZE5vdGU+PENpdGUgRXhjbHVkZVllYXI9IjEiPjxBdXRob3I+WmFsbGVyPC9BdXRob3I+PFll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</w:fldData>
              </w:fldChar>
            </w:r>
            <w:r w:rsidRPr="007E6C95">
              <w:rPr>
                <w:rFonts w:cs="Arial"/>
              </w:rPr>
              <w:instrText xml:space="preserve"> ADDIN EN.CITE.DATA </w:instrText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end"/>
            </w:r>
            <w:r w:rsidRPr="007E6C95">
              <w:rPr>
                <w:rFonts w:cs="Arial"/>
              </w:rPr>
            </w:r>
            <w:r w:rsidRPr="007E6C95">
              <w:rPr>
                <w:rFonts w:cs="Arial"/>
              </w:rPr>
              <w:fldChar w:fldCharType="separate"/>
            </w:r>
            <w:r w:rsidRPr="007E6C95">
              <w:rPr>
                <w:rFonts w:cs="Arial"/>
                <w:noProof/>
              </w:rPr>
              <w:t>[</w:t>
            </w:r>
            <w:hyperlink w:anchor="_ENREF_107" w:tooltip="Zaller, 2015 #211" w:history="1">
              <w:r w:rsidRPr="007E6C95">
                <w:rPr>
                  <w:rFonts w:cs="Arial"/>
                  <w:noProof/>
                </w:rPr>
                <w:t>107</w:t>
              </w:r>
            </w:hyperlink>
            <w:r w:rsidRPr="007E6C95">
              <w:rPr>
                <w:rFonts w:cs="Arial"/>
                <w:noProof/>
              </w:rPr>
              <w:t>]</w:t>
            </w:r>
            <w:r w:rsidRPr="007E6C95">
              <w:rPr>
                <w:rFonts w:cs="Arial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014135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2F6D43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200 self-selected patients at 2 Rhode Island (US) compassion centers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7F8977" w14:textId="77777777" w:rsidR="00BA64F8" w:rsidRPr="0033637F" w:rsidRDefault="00BA64F8" w:rsidP="00586FC0">
            <w:pPr>
              <w:spacing w:before="120" w:after="120" w:line="480" w:lineRule="auto"/>
              <w:rPr>
                <w:rFonts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6C98A2C" w14:textId="70988A4F" w:rsidR="00BA64F8" w:rsidRPr="007E6C95" w:rsidRDefault="005A5577" w:rsidP="00586FC0">
            <w:pPr>
              <w:spacing w:before="120" w:after="120" w:line="480" w:lineRule="auto"/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C6A20F" w14:textId="77777777" w:rsidR="00BA64F8" w:rsidRPr="007E6C95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43FEC1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7.5% ever received treatment for alcohol dependence, 26% ever used cannabis as a substitute for alcohol.</w:t>
            </w:r>
          </w:p>
          <w:p w14:paraId="6A90FBC4" w14:textId="77777777" w:rsidR="00BA64F8" w:rsidRPr="0033637F" w:rsidRDefault="00BA64F8" w:rsidP="00586FC0">
            <w:pPr>
              <w:spacing w:before="120" w:after="120" w:line="480" w:lineRule="auto"/>
              <w:ind w:left="57" w:hanging="57"/>
              <w:rPr>
                <w:rFonts w:cs="Arial"/>
                <w:lang w:val="en-CA"/>
              </w:rPr>
            </w:pPr>
            <w:r w:rsidRPr="0033637F">
              <w:rPr>
                <w:rFonts w:cs="Arial"/>
                <w:lang w:val="en-CA"/>
              </w:rPr>
              <w:t>13.5% ever received treatment for illicit drugs, 16% ever used cannabis as a substitute for illicit drugs.</w:t>
            </w:r>
          </w:p>
        </w:tc>
      </w:tr>
    </w:tbl>
    <w:p w14:paraId="3B2CBB12" w14:textId="7CCE9E0C" w:rsidR="001D1924" w:rsidRPr="0033637F" w:rsidRDefault="001D1924" w:rsidP="006908D3">
      <w:pPr>
        <w:spacing w:before="120" w:after="120" w:line="360" w:lineRule="auto"/>
        <w:jc w:val="both"/>
        <w:rPr>
          <w:lang w:val="en-CA"/>
        </w:rPr>
      </w:pPr>
      <w:r w:rsidRPr="0033637F">
        <w:rPr>
          <w:lang w:val="en-CA"/>
        </w:rPr>
        <w:t>Abbreviations</w:t>
      </w:r>
      <w:r w:rsidR="005A5577">
        <w:rPr>
          <w:lang w:val="en-CA"/>
        </w:rPr>
        <w:t xml:space="preserve">: </w:t>
      </w:r>
      <w:r w:rsidRPr="0033637F">
        <w:rPr>
          <w:lang w:val="en-CA"/>
        </w:rPr>
        <w:t>THC: delta-9-</w:t>
      </w:r>
      <w:r w:rsidRPr="0033637F">
        <w:rPr>
          <w:bCs/>
          <w:lang w:val="en-CA"/>
        </w:rPr>
        <w:t>tetrahydrocannabinol.</w:t>
      </w:r>
    </w:p>
    <w:p w14:paraId="3E116B92" w14:textId="77777777" w:rsidR="004827F8" w:rsidRPr="0033637F" w:rsidRDefault="004827F8" w:rsidP="006908D3">
      <w:pPr>
        <w:spacing w:before="120" w:after="120" w:line="360" w:lineRule="auto"/>
        <w:jc w:val="both"/>
        <w:rPr>
          <w:lang w:val="en-CA"/>
        </w:rPr>
        <w:sectPr w:rsidR="004827F8" w:rsidRPr="0033637F" w:rsidSect="00CA2F4E">
          <w:headerReference w:type="default" r:id="rId9"/>
          <w:footerReference w:type="default" r:id="rId10"/>
          <w:pgSz w:w="15840" w:h="12240" w:orient="landscape" w:code="1"/>
          <w:pgMar w:top="1134" w:right="1134" w:bottom="1134" w:left="1134" w:header="567" w:footer="567" w:gutter="0"/>
          <w:cols w:space="720"/>
          <w:formProt w:val="0"/>
          <w:docGrid w:linePitch="299" w:charSpace="-2049"/>
        </w:sectPr>
      </w:pPr>
    </w:p>
    <w:p w14:paraId="3D588533" w14:textId="493E4118" w:rsidR="004827F8" w:rsidRPr="0033637F" w:rsidRDefault="0005176E" w:rsidP="006908D3">
      <w:pPr>
        <w:tabs>
          <w:tab w:val="left" w:pos="993"/>
        </w:tabs>
        <w:spacing w:before="120" w:after="120" w:line="360" w:lineRule="auto"/>
        <w:ind w:left="85"/>
        <w:jc w:val="both"/>
        <w:rPr>
          <w:b/>
          <w:lang w:val="en-CA"/>
        </w:rPr>
      </w:pPr>
      <w:r>
        <w:rPr>
          <w:b/>
          <w:lang w:val="en-CA"/>
        </w:rPr>
        <w:lastRenderedPageBreak/>
        <w:t>Supplemental</w:t>
      </w:r>
      <w:r w:rsidR="00994F48">
        <w:rPr>
          <w:b/>
          <w:lang w:val="en-CA"/>
        </w:rPr>
        <w:t xml:space="preserve"> </w:t>
      </w:r>
      <w:r w:rsidR="004827F8" w:rsidRPr="0033637F">
        <w:rPr>
          <w:b/>
          <w:lang w:val="en-CA"/>
        </w:rPr>
        <w:t xml:space="preserve">Table </w:t>
      </w:r>
      <w:r w:rsidR="00433491">
        <w:rPr>
          <w:b/>
          <w:lang w:val="en-CA"/>
        </w:rPr>
        <w:t>S</w:t>
      </w:r>
      <w:r w:rsidR="00994F48">
        <w:rPr>
          <w:b/>
          <w:lang w:val="en-CA"/>
        </w:rPr>
        <w:t xml:space="preserve">2: </w:t>
      </w:r>
      <w:r w:rsidR="004827F8" w:rsidRPr="0033637F">
        <w:rPr>
          <w:b/>
          <w:lang w:val="en-CA"/>
        </w:rPr>
        <w:t>Reported barriers to the medical use of cannabis</w:t>
      </w:r>
    </w:p>
    <w:tbl>
      <w:tblPr>
        <w:tblStyle w:val="Grilledutableau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482"/>
        <w:gridCol w:w="62"/>
        <w:gridCol w:w="1666"/>
        <w:gridCol w:w="62"/>
        <w:gridCol w:w="2115"/>
        <w:gridCol w:w="62"/>
        <w:gridCol w:w="1551"/>
        <w:gridCol w:w="62"/>
        <w:gridCol w:w="1773"/>
        <w:gridCol w:w="62"/>
        <w:gridCol w:w="2209"/>
        <w:gridCol w:w="62"/>
        <w:gridCol w:w="2460"/>
      </w:tblGrid>
      <w:tr w:rsidR="005A5577" w:rsidRPr="007E6C95" w14:paraId="5D264E9E" w14:textId="77777777" w:rsidTr="002C6311">
        <w:trPr>
          <w:tblHeader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7FAC21C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proofErr w:type="spellStart"/>
            <w:r w:rsidRPr="00991BD2">
              <w:rPr>
                <w:rFonts w:eastAsia="Calibri" w:cs="Times New Roman"/>
                <w:b/>
              </w:rPr>
              <w:t>Study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9F551B6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4C8D09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r w:rsidRPr="00991BD2">
              <w:rPr>
                <w:rFonts w:eastAsia="Calibri" w:cs="Times New Roman"/>
                <w:b/>
              </w:rPr>
              <w:t>Stigm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ACB448B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3118420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proofErr w:type="spellStart"/>
            <w:r w:rsidRPr="00991BD2">
              <w:rPr>
                <w:rFonts w:eastAsia="Calibri" w:cs="Times New Roman"/>
                <w:b/>
              </w:rPr>
              <w:t>Experiences</w:t>
            </w:r>
            <w:proofErr w:type="spellEnd"/>
            <w:r w:rsidRPr="00991BD2">
              <w:rPr>
                <w:rFonts w:eastAsia="Calibri" w:cs="Times New Roman"/>
                <w:b/>
              </w:rPr>
              <w:t xml:space="preserve"> </w:t>
            </w:r>
            <w:proofErr w:type="spellStart"/>
            <w:r w:rsidRPr="00991BD2">
              <w:rPr>
                <w:rFonts w:eastAsia="Calibri" w:cs="Times New Roman"/>
                <w:b/>
              </w:rPr>
              <w:t>with</w:t>
            </w:r>
            <w:proofErr w:type="spellEnd"/>
            <w:r w:rsidRPr="00991BD2">
              <w:rPr>
                <w:rFonts w:eastAsia="Calibri" w:cs="Times New Roman"/>
                <w:b/>
              </w:rPr>
              <w:t xml:space="preserve"> </w:t>
            </w:r>
            <w:proofErr w:type="spellStart"/>
            <w:r w:rsidRPr="00991BD2">
              <w:rPr>
                <w:rFonts w:eastAsia="Calibri" w:cs="Times New Roman"/>
                <w:b/>
              </w:rPr>
              <w:t>physician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206B4BD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6508CD4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proofErr w:type="spellStart"/>
            <w:r w:rsidRPr="00991BD2">
              <w:rPr>
                <w:rFonts w:eastAsia="Calibri" w:cs="Times New Roman"/>
                <w:b/>
              </w:rPr>
              <w:t>Health</w:t>
            </w:r>
            <w:proofErr w:type="spellEnd"/>
            <w:r w:rsidRPr="00991BD2">
              <w:rPr>
                <w:rFonts w:eastAsia="Calibri" w:cs="Times New Roman"/>
                <w:b/>
              </w:rPr>
              <w:t xml:space="preserve"> </w:t>
            </w:r>
            <w:proofErr w:type="spellStart"/>
            <w:r w:rsidRPr="00991BD2">
              <w:rPr>
                <w:rFonts w:eastAsia="Calibri" w:cs="Times New Roman"/>
                <w:b/>
              </w:rPr>
              <w:t>concern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B377683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9CA3CBB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proofErr w:type="spellStart"/>
            <w:r w:rsidRPr="00991BD2">
              <w:rPr>
                <w:rFonts w:eastAsia="Calibri" w:cs="Times New Roman"/>
                <w:b/>
              </w:rPr>
              <w:t>Legality</w:t>
            </w:r>
            <w:proofErr w:type="spellEnd"/>
            <w:r w:rsidRPr="00991BD2">
              <w:rPr>
                <w:rFonts w:eastAsia="Calibri" w:cs="Times New Roman"/>
                <w:b/>
              </w:rPr>
              <w:t xml:space="preserve"> </w:t>
            </w:r>
            <w:proofErr w:type="spellStart"/>
            <w:r w:rsidRPr="00991BD2">
              <w:rPr>
                <w:rFonts w:eastAsia="Calibri" w:cs="Times New Roman"/>
                <w:b/>
              </w:rPr>
              <w:t>concern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E88B42B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D748E1D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r w:rsidRPr="00991BD2">
              <w:rPr>
                <w:rFonts w:eastAsia="Calibri" w:cs="Times New Roman"/>
                <w:b/>
              </w:rPr>
              <w:t>Source of cannabi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B7CED16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2A05D42" w14:textId="77777777" w:rsidR="00991BD2" w:rsidRPr="00991BD2" w:rsidRDefault="00991BD2" w:rsidP="00586FC0">
            <w:pPr>
              <w:spacing w:before="120" w:after="120" w:line="480" w:lineRule="auto"/>
              <w:ind w:left="57" w:hanging="57"/>
              <w:jc w:val="center"/>
              <w:rPr>
                <w:rFonts w:eastAsia="Calibri" w:cs="Times New Roman"/>
                <w:b/>
              </w:rPr>
            </w:pPr>
            <w:proofErr w:type="spellStart"/>
            <w:r w:rsidRPr="00991BD2">
              <w:rPr>
                <w:rFonts w:eastAsia="Calibri" w:cs="Times New Roman"/>
                <w:b/>
              </w:rPr>
              <w:t>Cost</w:t>
            </w:r>
            <w:proofErr w:type="spellEnd"/>
            <w:r w:rsidRPr="00991BD2">
              <w:rPr>
                <w:rFonts w:eastAsia="Calibri" w:cs="Times New Roman"/>
                <w:b/>
              </w:rPr>
              <w:t xml:space="preserve"> of cannabis</w:t>
            </w:r>
          </w:p>
        </w:tc>
      </w:tr>
      <w:tr w:rsidR="005A5577" w:rsidRPr="005A5577" w14:paraId="23C02E6A" w14:textId="77777777" w:rsidTr="002C6311">
        <w:tc>
          <w:tcPr>
            <w:tcW w:w="0" w:type="auto"/>
            <w:tcBorders>
              <w:top w:val="single" w:sz="4" w:space="0" w:color="auto"/>
            </w:tcBorders>
          </w:tcPr>
          <w:p w14:paraId="21A2F299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t>Aggarwal</w:t>
            </w:r>
            <w:proofErr w:type="spellEnd"/>
            <w:r w:rsidRPr="007E6C95">
              <w:rPr>
                <w:rFonts w:eastAsia="Calibri" w:cs="Times New Roman"/>
              </w:rPr>
              <w:t xml:space="preserve"> et al. 2009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WdnYXJ3YWw8L0F1dGhvcj48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</w:fldData>
              </w:fldChar>
            </w:r>
            <w:r w:rsidRPr="007E6C95">
              <w:rPr>
                <w:rFonts w:eastAsia="Calibri" w:cs="Times New Roman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WdnYXJ3YWw8L0F1dGhvcj48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</w:fldData>
              </w:fldChar>
            </w:r>
            <w:r w:rsidRPr="007E6C95">
              <w:rPr>
                <w:rFonts w:eastAsia="Calibri" w:cs="Times New Roman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E6C95">
              <w:rPr>
                <w:rFonts w:eastAsia="Calibri" w:cs="Times New Roman"/>
                <w:noProof/>
              </w:rPr>
              <w:t>[</w:t>
            </w:r>
            <w:hyperlink w:anchor="_ENREF_4" w:tooltip="Aggarwal, 2009 #109" w:history="1">
              <w:r w:rsidRPr="007E6C95">
                <w:rPr>
                  <w:rFonts w:eastAsia="Calibri" w:cs="Times New Roman"/>
                  <w:noProof/>
                </w:rPr>
                <w:t>4</w:t>
              </w:r>
            </w:hyperlink>
            <w:r w:rsidRPr="007E6C95">
              <w:rPr>
                <w:rFonts w:eastAsia="Calibri" w:cs="Times New Roman"/>
                <w:noProof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034190FB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  <w:p w14:paraId="0563A5E9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MC </w:t>
            </w:r>
            <w:proofErr w:type="spellStart"/>
            <w:r w:rsidRPr="007E6C95">
              <w:rPr>
                <w:rFonts w:eastAsia="Calibri" w:cs="Times New Roman"/>
              </w:rPr>
              <w:t>illegal</w:t>
            </w:r>
            <w:proofErr w:type="spellEnd"/>
            <w:r w:rsidRPr="007E6C95">
              <w:rPr>
                <w:rFonts w:eastAsia="Calibri" w:cs="Times New Roman"/>
              </w:rPr>
              <w:t xml:space="preserve"> but </w:t>
            </w:r>
            <w:proofErr w:type="spellStart"/>
            <w:r w:rsidRPr="007E6C95">
              <w:rPr>
                <w:rFonts w:eastAsia="Calibri" w:cs="Times New Roman"/>
              </w:rPr>
              <w:t>dispensaries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t>tolerated</w:t>
            </w:r>
            <w:proofErr w:type="spellEnd"/>
            <w:r w:rsidRPr="007E6C95">
              <w:rPr>
                <w:rFonts w:eastAsia="Calibri" w:cs="Times New Roman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AE07C04" w14:textId="77777777" w:rsidR="00991BD2" w:rsidRPr="007E6C95" w:rsidRDefault="00991BD2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0281E7" w14:textId="0A26AD08" w:rsidR="00991BD2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83E7162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E9076D2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Prior physicians unwilling to authorize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72B354C" w14:textId="77777777" w:rsidR="00991BD2" w:rsidRPr="0033637F" w:rsidRDefault="00991BD2" w:rsidP="00586FC0">
            <w:pPr>
              <w:spacing w:before="120" w:after="120" w:line="480" w:lineRule="auto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A88ABC" w14:textId="08C8C84D" w:rsidR="00991BD2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DF3E3C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2639263" w14:textId="19B8F4E3" w:rsidR="00991BD2" w:rsidRPr="0033637F" w:rsidRDefault="00991BD2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Legal problems related to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: charges of possession, cultivation, or use of cannabis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F3ACEB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F3D7BC1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Difficulties in finding a consistent supply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4C1606C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99CE9BF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Difficulties in finding an affordable supply.</w:t>
            </w:r>
          </w:p>
        </w:tc>
      </w:tr>
      <w:tr w:rsidR="005A5577" w:rsidRPr="007E6C95" w14:paraId="67F40A78" w14:textId="77777777" w:rsidTr="002C6311">
        <w:tc>
          <w:tcPr>
            <w:tcW w:w="0" w:type="auto"/>
            <w:tcBorders>
              <w:bottom w:val="single" w:sz="4" w:space="0" w:color="auto"/>
            </w:tcBorders>
          </w:tcPr>
          <w:p w14:paraId="1EC14CCF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t>Aggarwal</w:t>
            </w:r>
            <w:proofErr w:type="spellEnd"/>
            <w:r w:rsidRPr="007E6C95">
              <w:rPr>
                <w:rFonts w:eastAsia="Calibri" w:cs="Times New Roman"/>
              </w:rPr>
              <w:t xml:space="preserve"> et al. 2013a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WdnYXJ3YWw8L0F1dGhvcj48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7E6C95">
              <w:rPr>
                <w:rFonts w:eastAsia="Calibri" w:cs="Times New Roman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WdnYXJ3YWw8L0F1dGhvcj48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7E6C95">
              <w:rPr>
                <w:rFonts w:eastAsia="Calibri" w:cs="Times New Roman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E6C95">
              <w:rPr>
                <w:rFonts w:eastAsia="Calibri" w:cs="Times New Roman"/>
                <w:noProof/>
              </w:rPr>
              <w:t>[</w:t>
            </w:r>
            <w:hyperlink w:anchor="_ENREF_3" w:tooltip="Aggarwal, 2013 #108" w:history="1">
              <w:r w:rsidRPr="007E6C95">
                <w:rPr>
                  <w:rFonts w:eastAsia="Calibri" w:cs="Times New Roman"/>
                  <w:noProof/>
                </w:rPr>
                <w:t>3</w:t>
              </w:r>
            </w:hyperlink>
            <w:r w:rsidRPr="007E6C95">
              <w:rPr>
                <w:rFonts w:eastAsia="Calibri" w:cs="Times New Roman"/>
                <w:noProof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78AC72CB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MC </w:t>
            </w:r>
            <w:proofErr w:type="spellStart"/>
            <w:r w:rsidRPr="007E6C95">
              <w:rPr>
                <w:rFonts w:eastAsia="Calibri" w:cs="Times New Roman"/>
              </w:rPr>
              <w:t>illegal</w:t>
            </w:r>
            <w:proofErr w:type="spellEnd"/>
            <w:r w:rsidRPr="007E6C95">
              <w:rPr>
                <w:rFonts w:eastAsia="Calibri" w:cs="Times New Roman"/>
              </w:rPr>
              <w:t xml:space="preserve"> but </w:t>
            </w:r>
            <w:proofErr w:type="spellStart"/>
            <w:r w:rsidRPr="007E6C95">
              <w:rPr>
                <w:rFonts w:eastAsia="Calibri" w:cs="Times New Roman"/>
              </w:rPr>
              <w:t>dispensaries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t>tolerated</w:t>
            </w:r>
            <w:proofErr w:type="spellEnd"/>
            <w:r w:rsidRPr="007E6C95">
              <w:rPr>
                <w:rFonts w:eastAsia="Calibri" w:cs="Times New Roman"/>
              </w:rPr>
              <w:t>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ABCCE89" w14:textId="77777777" w:rsidR="00991BD2" w:rsidRPr="007E6C95" w:rsidRDefault="00991BD2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84C09C2" w14:textId="679763CE" w:rsidR="00991BD2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81EFC7D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7C93D47" w14:textId="35DCD0A5" w:rsidR="00991BD2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40758E" w14:textId="77777777" w:rsidR="00991BD2" w:rsidRPr="007E6C95" w:rsidRDefault="00991BD2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9EA9B3C" w14:textId="733D189D" w:rsidR="00991BD2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8520DAF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EE3D7F3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About 75% from a little bit to moderately stressed regarding federal illegality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5E07C43" w14:textId="77777777" w:rsidR="00991BD2" w:rsidRPr="0033637F" w:rsidRDefault="00991BD2" w:rsidP="00586FC0">
            <w:pPr>
              <w:spacing w:before="120" w:after="120" w:line="480" w:lineRule="auto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0C0143" w14:textId="09E6349A" w:rsidR="00991BD2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79948E6" w14:textId="77777777" w:rsidR="00991BD2" w:rsidRPr="007E6C95" w:rsidRDefault="00991BD2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E8E6636" w14:textId="5F7CAB45" w:rsidR="00991BD2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5A5577" w14:paraId="34723888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428A51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Alexandre </w:t>
            </w:r>
            <w:r w:rsidRPr="007E6C95">
              <w:rPr>
                <w:rFonts w:eastAsia="Calibri" w:cs="Times New Roman"/>
              </w:rPr>
              <w:lastRenderedPageBreak/>
              <w:t>2011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WxleGFuZHJlPC9BdXRob3I+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7E6C95">
              <w:rPr>
                <w:rFonts w:eastAsia="Calibri" w:cs="Times New Roman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WxleGFuZHJlPC9BdXRob3I+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7E6C95">
              <w:rPr>
                <w:rFonts w:eastAsia="Calibri" w:cs="Times New Roman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E6C95">
              <w:rPr>
                <w:rFonts w:eastAsia="Calibri" w:cs="Times New Roman"/>
                <w:noProof/>
              </w:rPr>
              <w:t>[</w:t>
            </w:r>
            <w:hyperlink w:anchor="_ENREF_7" w:tooltip="Alexandre, 2011 #111" w:history="1">
              <w:r w:rsidRPr="007E6C95">
                <w:rPr>
                  <w:rFonts w:eastAsia="Calibri" w:cs="Times New Roman"/>
                  <w:noProof/>
                </w:rPr>
                <w:t>7</w:t>
              </w:r>
            </w:hyperlink>
            <w:r w:rsidRPr="007E6C95">
              <w:rPr>
                <w:rFonts w:eastAsia="Calibri" w:cs="Times New Roman"/>
                <w:noProof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4BC10E68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  <w:p w14:paraId="48528279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t>Legal</w:t>
            </w:r>
            <w:proofErr w:type="spellEnd"/>
            <w:r w:rsidRPr="007E6C95">
              <w:rPr>
                <w:rFonts w:eastAsia="Calibri" w:cs="Times New Roman"/>
              </w:rPr>
              <w:t xml:space="preserve"> MC us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0643BDE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0597A4E" w14:textId="4CC3602A" w:rsidR="00991BD2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B5E731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4730902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87% reported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successful physician encounters; in one case, the primary care physician refused to certify the patient, but the patient was subsequently certified when referred to a specialist for additional treatment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C2D7322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6A6BE49" w14:textId="7E4D0CE3" w:rsidR="00991BD2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5DED5AE" w14:textId="77777777" w:rsidR="00991BD2" w:rsidRPr="007E6C95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0B841E9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Feelings of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vulnerability, paranoia, and of participating in criminal behavior prior to enrollment.</w:t>
            </w:r>
          </w:p>
          <w:p w14:paraId="77C56F58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No indication that patients had been arrested or prosecuted for participating in the program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4D6BCB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12D2914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5F61FE">
              <w:rPr>
                <w:rFonts w:eastAsia="Calibri" w:cs="Times New Roman"/>
                <w:lang w:val="en-CA"/>
              </w:rPr>
              <w:t xml:space="preserve">The initial iteration </w:t>
            </w:r>
            <w:r w:rsidRPr="005F61FE">
              <w:rPr>
                <w:rFonts w:eastAsia="Calibri" w:cs="Times New Roman"/>
                <w:lang w:val="en-CA"/>
              </w:rPr>
              <w:lastRenderedPageBreak/>
              <w:t xml:space="preserve">provided patients no legal access to marijuana. Registered patients were expected to grow their own or appoint someone to assist them. </w:t>
            </w:r>
            <w:r w:rsidRPr="0033637F">
              <w:rPr>
                <w:rFonts w:eastAsia="Calibri" w:cs="Times New Roman"/>
                <w:lang w:val="en-CA"/>
              </w:rPr>
              <w:t>In response to patient concerns, the act was revised the act in 2009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8DD87A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B6B609" w14:textId="77777777" w:rsidR="00991BD2" w:rsidRPr="0033637F" w:rsidRDefault="00991BD2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Concerns with respect to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cost, growing, quality, availability of specific strains, statutory limits on the quantity.</w:t>
            </w:r>
          </w:p>
        </w:tc>
      </w:tr>
      <w:tr w:rsidR="005A5577" w:rsidRPr="005A5577" w14:paraId="1BF091F6" w14:textId="77777777" w:rsidTr="00E4521D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EF9B44" w14:textId="77777777" w:rsidR="00E4521D" w:rsidRPr="007E6C95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lastRenderedPageBreak/>
              <w:t>Belle-Isle et al. 2014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mVsbGUtSXNsZTwvQXV0aG9y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</w:fldData>
              </w:fldChar>
            </w:r>
            <w:r w:rsidRPr="007E6C95">
              <w:rPr>
                <w:rFonts w:eastAsia="Calibri" w:cs="Times New Roman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QmVsbGUtSXNsZTwvQXV0aG9y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</w:fldData>
              </w:fldChar>
            </w:r>
            <w:r w:rsidRPr="007E6C95">
              <w:rPr>
                <w:rFonts w:eastAsia="Calibri" w:cs="Times New Roman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E6C95">
              <w:rPr>
                <w:rFonts w:eastAsia="Calibri" w:cs="Times New Roman"/>
                <w:noProof/>
              </w:rPr>
              <w:t>[</w:t>
            </w:r>
            <w:hyperlink w:anchor="_ENREF_19" w:tooltip="Belle-Isle, 2014 #123" w:history="1">
              <w:r w:rsidRPr="007E6C95">
                <w:rPr>
                  <w:rFonts w:eastAsia="Calibri" w:cs="Times New Roman"/>
                  <w:noProof/>
                </w:rPr>
                <w:t>19</w:t>
              </w:r>
            </w:hyperlink>
            <w:r w:rsidRPr="007E6C95">
              <w:rPr>
                <w:rFonts w:eastAsia="Calibri" w:cs="Times New Roman"/>
                <w:noProof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2F243BB9" w14:textId="77777777" w:rsidR="00E4521D" w:rsidRPr="007E6C95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  <w:p w14:paraId="1C13EEA4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t>Legal</w:t>
            </w:r>
            <w:proofErr w:type="spellEnd"/>
            <w:r w:rsidRPr="007E6C95">
              <w:rPr>
                <w:rFonts w:eastAsia="Calibri" w:cs="Times New Roman"/>
              </w:rPr>
              <w:t xml:space="preserve"> MC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B6D987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8C3E29D" w14:textId="6CF4544D" w:rsidR="00E4521D" w:rsidRPr="00E4521D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Reported reasons for respondents avoiding </w:t>
            </w:r>
            <w:r w:rsidR="005A5577">
              <w:rPr>
                <w:rFonts w:eastAsia="Calibri" w:cs="Times New Roman"/>
                <w:lang w:val="en-CA"/>
              </w:rPr>
              <w:t xml:space="preserve">medical </w:t>
            </w:r>
            <w:r w:rsidR="005A5577">
              <w:rPr>
                <w:rFonts w:eastAsia="Calibri" w:cs="Times New Roman"/>
                <w:lang w:val="en-CA"/>
              </w:rPr>
              <w:lastRenderedPageBreak/>
              <w:t>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in the past included: “I could be discriminated against” (60%)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DD98151" w14:textId="77777777" w:rsidR="00E4521D" w:rsidRPr="00E4521D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42E9ED" w14:textId="304B31FE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48% reported they had wanted to discuss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 xml:space="preserve">with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a physician but had not done so. 38% had not discussed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with any physician: “don’t feel comfortable” (62%).</w:t>
            </w:r>
          </w:p>
          <w:p w14:paraId="3E14F959" w14:textId="4FC9B936" w:rsidR="00E4521D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5F61FE">
              <w:rPr>
                <w:rFonts w:eastAsia="Calibri" w:cs="Times New Roman"/>
                <w:lang w:val="en-CA"/>
              </w:rPr>
              <w:t xml:space="preserve">32% sought another physician in relation to use of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Pr="005F61FE">
              <w:rPr>
                <w:rFonts w:eastAsia="Calibri" w:cs="Times New Roman"/>
                <w:lang w:val="en-CA"/>
              </w:rPr>
              <w:t xml:space="preserve">, 57% of </w:t>
            </w:r>
            <w:proofErr w:type="gramStart"/>
            <w:r w:rsidRPr="005F61FE">
              <w:rPr>
                <w:rFonts w:eastAsia="Calibri" w:cs="Times New Roman"/>
                <w:lang w:val="en-CA"/>
              </w:rPr>
              <w:t>whom</w:t>
            </w:r>
            <w:proofErr w:type="gramEnd"/>
            <w:r w:rsidRPr="005F61FE">
              <w:rPr>
                <w:rFonts w:eastAsia="Calibri" w:cs="Times New Roman"/>
                <w:lang w:val="en-CA"/>
              </w:rPr>
              <w:t xml:space="preserve"> changed physicians more than once.</w:t>
            </w:r>
          </w:p>
          <w:p w14:paraId="45AE936A" w14:textId="08D32197" w:rsidR="00E4521D" w:rsidRPr="00E4521D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29% reported that physician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recommended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but refused to endorse application for authorized acces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55A194E" w14:textId="77777777" w:rsidR="00E4521D" w:rsidRPr="00E4521D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iCs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89B055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iCs/>
                <w:lang w:val="en-CA"/>
              </w:rPr>
            </w:pPr>
            <w:r w:rsidRPr="007E6C95">
              <w:rPr>
                <w:rFonts w:eastAsia="Calibri" w:cs="Times New Roman"/>
              </w:rPr>
              <w:t>N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93E9567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0F6793F" w14:textId="77777777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16% of self-producers reported arrests,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12% reported break ins.</w:t>
            </w:r>
          </w:p>
          <w:p w14:paraId="0A961DC9" w14:textId="26BC5095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32% of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rs who do not self-produce had legal concerns.</w:t>
            </w:r>
          </w:p>
          <w:p w14:paraId="3C016ED4" w14:textId="216C3CD9" w:rsidR="00E4521D" w:rsidRPr="00E4521D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Illegality was among the reasons for not discussing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with a physician (46%)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E0592F2" w14:textId="77777777" w:rsidR="00E4521D" w:rsidRPr="00E4521D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6E31A7D" w14:textId="77777777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31% authorized source, </w:t>
            </w:r>
          </w:p>
          <w:p w14:paraId="617C1FAD" w14:textId="506706B4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76% of them also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accessed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from unauthorized sources.</w:t>
            </w:r>
          </w:p>
          <w:p w14:paraId="71D809C2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31% reported self-producing for personal use, 39% of them did so for quality, 24% for a specific strain. </w:t>
            </w:r>
            <w:r w:rsidRPr="007E6C95">
              <w:rPr>
                <w:rFonts w:eastAsia="Calibri" w:cs="Times New Roman"/>
              </w:rPr>
              <w:t xml:space="preserve">34% </w:t>
            </w:r>
            <w:proofErr w:type="spellStart"/>
            <w:r w:rsidRPr="007E6C95">
              <w:rPr>
                <w:rFonts w:eastAsia="Calibri" w:cs="Times New Roman"/>
              </w:rPr>
              <w:t>found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t>difficult</w:t>
            </w:r>
            <w:proofErr w:type="spellEnd"/>
            <w:r w:rsidRPr="007E6C95">
              <w:rPr>
                <w:rFonts w:eastAsia="Calibri" w:cs="Times New Roman"/>
              </w:rPr>
              <w:t xml:space="preserve"> to </w:t>
            </w:r>
            <w:proofErr w:type="spellStart"/>
            <w:r w:rsidRPr="007E6C95">
              <w:rPr>
                <w:rFonts w:eastAsia="Calibri" w:cs="Times New Roman"/>
              </w:rPr>
              <w:t>learn</w:t>
            </w:r>
            <w:proofErr w:type="spellEnd"/>
            <w:r w:rsidRPr="007E6C95">
              <w:rPr>
                <w:rFonts w:eastAsia="Calibri" w:cs="Times New Roman"/>
              </w:rPr>
              <w:t xml:space="preserve"> to </w:t>
            </w:r>
            <w:proofErr w:type="spellStart"/>
            <w:r w:rsidRPr="007E6C95">
              <w:rPr>
                <w:rFonts w:eastAsia="Calibri" w:cs="Times New Roman"/>
              </w:rPr>
              <w:t>cultivate</w:t>
            </w:r>
            <w:proofErr w:type="spellEnd"/>
            <w:r w:rsidRPr="007E6C95">
              <w:rPr>
                <w:rFonts w:eastAsia="Calibri" w:cs="Times New Roman"/>
              </w:rPr>
              <w:t xml:space="preserve"> cannabi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FB567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318207" w14:textId="1B79183C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Among reasons for not discussing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 xml:space="preserve">with a physician: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“can’t afford cannabis” (9%).</w:t>
            </w:r>
          </w:p>
          <w:p w14:paraId="16561C1D" w14:textId="77777777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40% of applicants were charged by physicians for having their application completed ($10 to $800).</w:t>
            </w:r>
          </w:p>
          <w:p w14:paraId="008148A6" w14:textId="0FA37E68" w:rsidR="00E4521D" w:rsidRPr="0033637F" w:rsidRDefault="00E4521D" w:rsidP="005A5577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36% of self-producers do so to reduce expenses. 37% of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rs who do not self-produce found the set up too expensive.</w:t>
            </w:r>
          </w:p>
          <w:p w14:paraId="7ACCC00C" w14:textId="77777777" w:rsidR="00E4521D" w:rsidRPr="00E4521D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54% of respondents reported they were sometimes or never able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to afford to buy sufficient quantity to relieve their symptoms.</w:t>
            </w:r>
          </w:p>
        </w:tc>
      </w:tr>
      <w:tr w:rsidR="005A5577" w:rsidRPr="007E6C95" w14:paraId="149B805D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71C4449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US"/>
              </w:rPr>
            </w:pPr>
            <w:r w:rsidRPr="00787151">
              <w:rPr>
                <w:rFonts w:eastAsia="Calibri" w:cs="Times New Roman"/>
                <w:lang w:val="en-CA"/>
              </w:rPr>
              <w:lastRenderedPageBreak/>
              <w:t>Bottorff et al. 2011</w:t>
            </w:r>
            <w:r w:rsidRPr="007E6C95">
              <w:rPr>
                <w:rFonts w:eastAsia="Calibri" w:cs="Times New Roman"/>
              </w:rPr>
              <w:fldChar w:fldCharType="begin"/>
            </w:r>
            <w:r w:rsidRPr="00787151">
              <w:rPr>
                <w:rFonts w:eastAsia="Calibri" w:cs="Times New Roman"/>
                <w:lang w:val="en-CA"/>
              </w:rPr>
              <w:instrText xml:space="preserve"> ADDIN EN.CITE &lt;EndNote&gt;&lt;Cite ExcludeYear="1"&gt;&lt;Author&gt;Bottorff&lt;/Author&gt;&lt;Year&gt;2011&lt;/Year&gt;&lt;RecNum&gt;128&lt;/RecNum&gt;&lt;DisplayText&gt;[24]&lt;/DisplayText&gt;&lt;record&gt;&lt;rec-number&gt;128&lt;/rec-number&gt;&lt;foreign-keys&gt;&lt;key app="EN" db-id="a5pr9s2rparttle9avqxeavmzwx55favstvs"&gt;128&lt;/key&gt;&lt;/foreign-keys&gt;&lt;ref-type name="Journal Article"&gt;17&lt;/ref-type&gt;&lt;contributors&gt;&lt;authors&gt;&lt;author&gt;Bottorff, J. L.&lt;/author&gt;&lt;author&gt;Bissell, L. J.&lt;/author&gt;&lt;author&gt;Balneaves, L. G.&lt;/author&gt;&lt;author&gt;Oliffe, J. L.&lt;/author&gt;&lt;author&gt;Kang, H. B.&lt;/author&gt;&lt;author&gt;Capler, N. R.&lt;/author&gt;&lt;author&gt;Buxton, J. A.&lt;/author&gt;&lt;author&gt;O&amp;apos;Brien, R. K.&lt;/author&gt;&lt;/authors&gt;&lt;/contributors&gt;&lt;auth-address&gt;Faculty of Health and Social Development, University of British Columbia Okanagan, Kelowna, British Columbia, Canada. joan.bottorff@ubc.ca&lt;/auth-address&gt;&lt;titles&gt;&lt;title&gt;Health effects of using cannabis for therapeutic purposes: a gender analysis of users&amp;apos; perspectives&lt;/title&gt;&lt;secondary-title&gt;Substance Use &amp;amp; Misuse&lt;/secondary-title&gt;&lt;/titles&gt;&lt;periodical&gt;&lt;full-title&gt;Substance Use &amp;amp; Misuse&lt;/full-title&gt;&lt;/periodical&gt;&lt;pages&gt;769-80&lt;/pages&gt;&lt;volume&gt;46&lt;/volume&gt;&lt;number&gt;6&lt;/number&gt;&lt;keywords&gt;&lt;keyword&gt;Adult&lt;/keyword&gt;&lt;keyword&gt;Attitude to Health&lt;/keyword&gt;&lt;keyword&gt;Cannabis&lt;/keyword&gt;&lt;keyword&gt;Drug Users/px [Psychology]&lt;/keyword&gt;&lt;keyword&gt;Female&lt;/keyword&gt;&lt;keyword&gt;Humans&lt;/keyword&gt;&lt;keyword&gt;Male&lt;/keyword&gt;&lt;keyword&gt;Middle Aged&lt;/keyword&gt;&lt;keyword&gt;Phytotherapy/px [Psychology]&lt;/keyword&gt;&lt;keyword&gt;Self Medication/px [Psychology]&lt;/keyword&gt;&lt;keyword&gt;Sex Characteristics&lt;/keyword&gt;&lt;/keywords&gt;&lt;dates&gt;&lt;year&gt;2011&lt;/year&gt;&lt;/dates&gt;&lt;accession-num&gt;21138343&lt;/accession-num&gt;&lt;urls&gt;&lt;/urls&gt;&lt;remote-database-name&gt;HealthSTAR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eastAsia="Calibri" w:cs="Times New Roman"/>
              </w:rPr>
              <w:fldChar w:fldCharType="separate"/>
            </w:r>
            <w:r w:rsidRPr="00787151">
              <w:rPr>
                <w:rFonts w:eastAsia="Calibri" w:cs="Times New Roman"/>
                <w:noProof/>
                <w:lang w:val="en-CA"/>
              </w:rPr>
              <w:t>[</w:t>
            </w:r>
            <w:hyperlink w:anchor="_ENREF_24" w:tooltip="Bottorff, 2011 #128" w:history="1">
              <w:r w:rsidRPr="00787151">
                <w:rPr>
                  <w:rFonts w:eastAsia="Calibri" w:cs="Times New Roman"/>
                  <w:noProof/>
                  <w:lang w:val="en-CA"/>
                </w:rPr>
                <w:t>24</w:t>
              </w:r>
            </w:hyperlink>
            <w:r w:rsidRPr="00787151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12748E06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1C792611" w14:textId="0E350FA3" w:rsidR="00E4521D" w:rsidRPr="00787151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787151">
              <w:rPr>
                <w:rFonts w:eastAsia="Calibri" w:cs="Times New Roman"/>
                <w:lang w:val="en-CA"/>
              </w:rPr>
              <w:t xml:space="preserve">Legal </w:t>
            </w:r>
            <w:r w:rsidR="005A5577" w:rsidRPr="00787151">
              <w:rPr>
                <w:rFonts w:eastAsia="Calibri" w:cs="Times New Roman"/>
                <w:lang w:val="en-CA"/>
              </w:rPr>
              <w:t>medical cannabis</w:t>
            </w:r>
            <w:r w:rsidRPr="00787151">
              <w:rPr>
                <w:rFonts w:eastAsia="Calibri" w:cs="Times New Roman"/>
                <w:lang w:val="en-CA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EB62241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4D0DC6" w14:textId="24A58801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3165001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A07FF7E" w14:textId="7D5F5325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FE16966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iCs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956C17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iCs/>
                <w:lang w:val="en-CA"/>
              </w:rPr>
              <w:t>In general, participants were not overtly concerned with health or dependence risk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604F8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9D8999C" w14:textId="4D05A8E7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89B0CB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E501B49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Health risks posed by unregulated sources: unknown strain and quality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2339A8E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0BD2E07" w14:textId="6D2D8680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39C3BD16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C981DA5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proofErr w:type="spellStart"/>
            <w:r w:rsidRPr="0033637F">
              <w:rPr>
                <w:rFonts w:eastAsia="Calibri" w:cs="Times New Roman"/>
                <w:lang w:val="en-CA"/>
              </w:rPr>
              <w:t>Coomber</w:t>
            </w:r>
            <w:proofErr w:type="spellEnd"/>
            <w:r w:rsidRPr="0033637F">
              <w:rPr>
                <w:rFonts w:eastAsia="Calibri" w:cs="Times New Roman"/>
                <w:lang w:val="en-CA"/>
              </w:rPr>
              <w:t xml:space="preserve"> et al.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2003</w:t>
            </w:r>
            <w:r w:rsidRPr="007E6C95">
              <w:rPr>
                <w:rFonts w:eastAsia="Calibri" w:cs="Times New Roman"/>
              </w:rPr>
              <w:fldChar w:fldCharType="begin"/>
            </w:r>
            <w:r w:rsidRPr="0033637F">
              <w:rPr>
                <w:rFonts w:eastAsia="Calibri" w:cs="Times New Roman"/>
                <w:lang w:val="en-CA"/>
              </w:rPr>
              <w:instrText xml:space="preserve"> ADDIN EN.CITE &lt;EndNote&gt;&lt;Cite ExcludeYear="1"&gt;&lt;Author&gt;Coomber&lt;/Author&gt;&lt;Year&gt;2003&lt;/Year&gt;&lt;RecNum&gt;136&lt;/RecNum&gt;&lt;DisplayText&gt;[32]&lt;/DisplayText&gt;&lt;record&gt;&lt;rec-number&gt;136&lt;/rec-number&gt;&lt;foreign-keys&gt;&lt;key app="EN" db-id="a5pr9s2rparttle9avqxeavmzwx55favstvs"&gt;136&lt;/key&gt;&lt;/foreign-keys&gt;&lt;ref-type name="Journal Article"&gt;17&lt;/ref-type&gt;&lt;contributors&gt;&lt;authors&gt;&lt;author&gt;Coomber, R.&lt;/author&gt;&lt;author&gt;Oliver, M.&lt;/author&gt;&lt;author&gt;Morris, C.&amp;#x9;&lt;/author&gt;&lt;/authors&gt;&lt;/contributors&gt;&lt;titles&gt;&lt;title&gt;Using Cannabis Therapeutically in the UK: A Qualitative Analysis&lt;/title&gt;&lt;secondary-title&gt;Journal of Drug Issues&lt;/secondary-title&gt;&lt;/titles&gt;&lt;periodical&gt;&lt;full-title&gt;Journal of Drug Issues&lt;/full-title&gt;&lt;/periodical&gt;&lt;pages&gt;325-356&lt;/pages&gt;&lt;volume&gt;33&lt;/volume&gt;&lt;number&gt;2&lt;/number&gt;&lt;keywords&gt;&lt;keyword&gt;Drug dependence&lt;/keyword&gt;&lt;keyword&gt;Marijuana&lt;/keyword&gt;&lt;keyword&gt;Medical and dental services&lt;/keyword&gt;&lt;keyword&gt;Medicolegal considerations&lt;/keyword&gt;&lt;keyword&gt;Treatment&lt;/keyword&gt;&lt;keyword&gt;Controlled Substances&lt;/keyword&gt;&lt;keyword&gt;Medical evaluation&lt;/keyword&gt;&lt;/keywords&gt;&lt;dates&gt;&lt;year&gt;2003&lt;/year&gt;&lt;/dates&gt;&lt;urls&gt;&lt;/urls&gt;&lt;custom7&gt;NCJ 201722&lt;/custom7&gt;&lt;/record&gt;&lt;/Cite&gt;&lt;/EndNote&gt;</w:instrText>
            </w:r>
            <w:r w:rsidRPr="007E6C95">
              <w:rPr>
                <w:rFonts w:eastAsia="Calibri" w:cs="Times New Roman"/>
              </w:rPr>
              <w:fldChar w:fldCharType="separate"/>
            </w:r>
            <w:r w:rsidRPr="0033637F">
              <w:rPr>
                <w:rFonts w:eastAsia="Calibri" w:cs="Times New Roman"/>
                <w:noProof/>
                <w:lang w:val="en-CA"/>
              </w:rPr>
              <w:t>[</w:t>
            </w:r>
            <w:hyperlink w:anchor="_ENREF_32" w:tooltip="Coomber, 2003 #136" w:history="1">
              <w:r w:rsidRPr="0033637F">
                <w:rPr>
                  <w:rFonts w:eastAsia="Calibri" w:cs="Times New Roman"/>
                  <w:noProof/>
                  <w:lang w:val="en-CA"/>
                </w:rPr>
                <w:t>32</w:t>
              </w:r>
            </w:hyperlink>
            <w:r w:rsidRPr="0033637F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62B5FCB6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7AACADAD" w14:textId="068DBB83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No legal access to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then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D8FC4B3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F79F4C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Cannabis use was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not perceived as causing problems between the interviewees and their family member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4B113E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8560819" w14:textId="065F505C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33% told their health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care management their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.</w:t>
            </w:r>
          </w:p>
          <w:p w14:paraId="578165DF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Reactions reported as being either favorable (51%), having turned a “deaf ear” (6%), or as mixed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A2DFE18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179AFA3" w14:textId="119A7CA4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4540702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69DCF3E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Illegality of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cannabis had no impact on their decision to use it (45%) or was appealing (21%)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F242622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8D7D16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55% either bought the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drug themselves, grew it, or both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A8A0BC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F3A312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42% </w:t>
            </w:r>
            <w:proofErr w:type="spellStart"/>
            <w:r w:rsidRPr="007E6C95">
              <w:rPr>
                <w:rFonts w:eastAsia="Calibri" w:cs="Times New Roman"/>
              </w:rPr>
              <w:t>deemed</w:t>
            </w:r>
            <w:proofErr w:type="spellEnd"/>
            <w:r w:rsidRPr="007E6C95">
              <w:rPr>
                <w:rFonts w:eastAsia="Calibri" w:cs="Times New Roman"/>
              </w:rPr>
              <w:t xml:space="preserve"> the </w:t>
            </w:r>
            <w:proofErr w:type="spellStart"/>
            <w:r w:rsidRPr="007E6C95">
              <w:rPr>
                <w:rFonts w:eastAsia="Calibri" w:cs="Times New Roman"/>
              </w:rPr>
              <w:t>expense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lastRenderedPageBreak/>
              <w:t>problematic</w:t>
            </w:r>
            <w:proofErr w:type="spellEnd"/>
            <w:r w:rsidRPr="007E6C95">
              <w:rPr>
                <w:rFonts w:eastAsia="Calibri" w:cs="Times New Roman"/>
              </w:rPr>
              <w:t>.</w:t>
            </w:r>
          </w:p>
        </w:tc>
      </w:tr>
      <w:tr w:rsidR="005A5577" w:rsidRPr="007E6C95" w14:paraId="02F49ADA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39BCC7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lastRenderedPageBreak/>
              <w:t>Grella</w:t>
            </w:r>
            <w:proofErr w:type="spellEnd"/>
            <w:r w:rsidRPr="007E6C95">
              <w:rPr>
                <w:rFonts w:eastAsia="Calibri" w:cs="Times New Roman"/>
              </w:rPr>
              <w:t xml:space="preserve"> et al. 2014</w:t>
            </w:r>
            <w:r w:rsidRPr="007E6C95">
              <w:rPr>
                <w:rFonts w:eastAsia="Calibri" w:cs="Times New Roman"/>
              </w:rPr>
              <w:fldChar w:fldCharType="begin"/>
            </w:r>
            <w:r w:rsidRPr="007E6C95">
              <w:rPr>
                <w:rFonts w:eastAsia="Calibri" w:cs="Times New Roman"/>
              </w:rPr>
              <w:instrText xml:space="preserve"> ADDIN EN.CITE &lt;EndNote&gt;&lt;Cite ExcludeYear="1"&gt;&lt;Author&gt;Grella&lt;/Author&gt;&lt;Year&gt;2014&lt;/Year&gt;&lt;RecNum&gt;153&lt;/RecNum&gt;&lt;DisplayText&gt;[50]&lt;/DisplayText&gt;&lt;record&gt;&lt;rec-number&gt;153&lt;/rec-number&gt;&lt;foreign-keys&gt;&lt;key app="EN" db-id="a5pr9s2rparttle9avqxeavmzwx55favstvs"&gt;153&lt;/key&gt;&lt;/foreign-keys&gt;&lt;ref-type name="Journal Article"&gt;17&lt;/ref-type&gt;&lt;contributors&gt;&lt;authors&gt;&lt;author&gt;Grella, C. E.&lt;/author&gt;&lt;author&gt;Rodriguez, L.&lt;/author&gt;&lt;author&gt;Kim, T.&lt;/author&gt;&lt;/authors&gt;&lt;/contributors&gt;&lt;auth-address&gt;Grella,Christine E. a Professor, UCLA Integrated Substance Abuse Programs (ISAP), Department of Psychiatry and Biobehavioral Sciences , Geffen School of Medicine at UCLA , Los Angeles , CA.&lt;/auth-address&gt;&lt;titles&gt;&lt;title&gt;Patterns of medical marijuana use among individuals sampled from medical marijuana dispensaries in los angeles&lt;/title&gt;&lt;secondary-title&gt;Journal of Psychoactive Drugs&lt;/secondary-title&gt;&lt;alt-title&gt;J Psychoactive Drugs&lt;/alt-title&gt;&lt;/titles&gt;&lt;periodical&gt;&lt;full-title&gt;Journal of Psychoactive Drugs&lt;/full-title&gt;&lt;/periodical&gt;&lt;alt-periodical&gt;&lt;full-title&gt;J Psychoactive Drugs&lt;/full-title&gt;&lt;abbr-1&gt;Journal of psychoactive drugs&lt;/abbr-1&gt;&lt;/alt-periodical&gt;&lt;pages&gt;267-75&lt;/pages&gt;&lt;volume&gt;46&lt;/volume&gt;&lt;number&gt;4&lt;/number&gt;&lt;dates&gt;&lt;year&gt;2014&lt;/year&gt;&lt;pub-dates&gt;&lt;date&gt;Oct-Dec&lt;/date&gt;&lt;/pub-dates&gt;&lt;/dates&gt;&lt;isbn&gt;0279-1072&lt;/isbn&gt;&lt;accession-num&gt;25188696&lt;/accession-num&gt;&lt;work-type&gt;Research Support, Non-U.S. Gov&amp;apos;t&lt;/work-type&gt;&lt;urls&gt;&lt;/urls&gt;&lt;electronic-resource-num&gt;http://dx.doi.org/10.1080/02791072.2014.944960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eastAsia="Calibri" w:cs="Times New Roman"/>
              </w:rPr>
              <w:fldChar w:fldCharType="separate"/>
            </w:r>
            <w:r w:rsidRPr="007E6C95">
              <w:rPr>
                <w:rFonts w:eastAsia="Calibri" w:cs="Times New Roman"/>
                <w:noProof/>
              </w:rPr>
              <w:t>[</w:t>
            </w:r>
            <w:hyperlink w:anchor="_ENREF_50" w:tooltip="Grella, 2014 #153" w:history="1">
              <w:r w:rsidRPr="007E6C95">
                <w:rPr>
                  <w:rFonts w:eastAsia="Calibri" w:cs="Times New Roman"/>
                  <w:noProof/>
                </w:rPr>
                <w:t>50</w:t>
              </w:r>
            </w:hyperlink>
            <w:r w:rsidRPr="007E6C95">
              <w:rPr>
                <w:rFonts w:eastAsia="Calibri" w:cs="Times New Roman"/>
                <w:noProof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330BD238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  <w:p w14:paraId="678C8376" w14:textId="6EAC614A" w:rsidR="00E4521D" w:rsidRPr="007E6C95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t>Legal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="005A5577">
              <w:rPr>
                <w:rFonts w:eastAsia="Calibri" w:cs="Times New Roman"/>
              </w:rPr>
              <w:t>medical</w:t>
            </w:r>
            <w:proofErr w:type="spellEnd"/>
            <w:r w:rsidR="005A5577">
              <w:rPr>
                <w:rFonts w:eastAsia="Calibri" w:cs="Times New Roman"/>
              </w:rPr>
              <w:t xml:space="preserve"> cannabis</w:t>
            </w:r>
            <w:r w:rsidRPr="007E6C95">
              <w:rPr>
                <w:rFonts w:eastAsia="Calibri" w:cs="Times New Roman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49C2CE6" w14:textId="77777777" w:rsidR="00E4521D" w:rsidRPr="00A90A13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6731DAA" w14:textId="661D392F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945DFBE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A565D3" w14:textId="0A27B018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40156A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1823B1A" w14:textId="2F9B5167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Two participants reflect on whether their use of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was an “addiction.”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224C1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ACE84B9" w14:textId="748E973C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FC669AC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9D0DBB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Participants were unanimous in their preference for obtaining marijuana from legal dispensaries as compared to buying it “from a dealer on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the streets.”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C8A4C28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986F59" w14:textId="1D4CC931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0FD9B8CB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E557C9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de-DE"/>
              </w:rPr>
            </w:pPr>
            <w:r w:rsidRPr="007E6C95">
              <w:rPr>
                <w:rFonts w:eastAsia="Calibri" w:cs="Times New Roman"/>
                <w:lang w:val="de-DE"/>
              </w:rPr>
              <w:lastRenderedPageBreak/>
              <w:t>Grotenhermen &amp; Schnelle 2003</w:t>
            </w:r>
            <w:r w:rsidRPr="007E6C95">
              <w:rPr>
                <w:rFonts w:eastAsia="Calibri" w:cs="Times New Roman"/>
                <w:lang w:val="de-DE"/>
              </w:rPr>
              <w:fldChar w:fldCharType="begin">
                <w:fldData xml:space="preserve">PEVuZE5vdGU+PENpdGUgRXhjbHVkZVllYXI9IjEiPjxBdXRob3I+R3JvdGVuaGVybWVuPC9BdXRo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</w:fldData>
              </w:fldChar>
            </w:r>
            <w:r w:rsidRPr="007E6C95">
              <w:rPr>
                <w:rFonts w:eastAsia="Calibri" w:cs="Times New Roman"/>
                <w:lang w:val="de-DE"/>
              </w:rPr>
              <w:instrText xml:space="preserve"> ADDIN EN.CITE </w:instrText>
            </w:r>
            <w:r w:rsidRPr="007E6C95">
              <w:rPr>
                <w:rFonts w:eastAsia="Calibri" w:cs="Times New Roman"/>
                <w:lang w:val="de-DE"/>
              </w:rPr>
              <w:fldChar w:fldCharType="begin">
                <w:fldData xml:space="preserve">PEVuZE5vdGU+PENpdGUgRXhjbHVkZVllYXI9IjEiPjxBdXRob3I+R3JvdGVuaGVybWVuPC9BdXRo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</w:fldData>
              </w:fldChar>
            </w:r>
            <w:r w:rsidRPr="007E6C95">
              <w:rPr>
                <w:rFonts w:eastAsia="Calibri" w:cs="Times New Roman"/>
                <w:lang w:val="de-DE"/>
              </w:rPr>
              <w:instrText xml:space="preserve"> ADDIN EN.CITE.DATA </w:instrText>
            </w:r>
            <w:r w:rsidRPr="007E6C95">
              <w:rPr>
                <w:rFonts w:eastAsia="Calibri" w:cs="Times New Roman"/>
                <w:lang w:val="de-DE"/>
              </w:rPr>
            </w:r>
            <w:r w:rsidRPr="007E6C95">
              <w:rPr>
                <w:rFonts w:eastAsia="Calibri" w:cs="Times New Roman"/>
                <w:lang w:val="de-DE"/>
              </w:rPr>
              <w:fldChar w:fldCharType="end"/>
            </w:r>
            <w:r w:rsidRPr="007E6C95">
              <w:rPr>
                <w:rFonts w:eastAsia="Calibri" w:cs="Times New Roman"/>
                <w:lang w:val="de-DE"/>
              </w:rPr>
            </w:r>
            <w:r w:rsidRPr="007E6C95">
              <w:rPr>
                <w:rFonts w:eastAsia="Calibri" w:cs="Times New Roman"/>
                <w:lang w:val="de-DE"/>
              </w:rPr>
              <w:fldChar w:fldCharType="separate"/>
            </w:r>
            <w:r w:rsidRPr="007E6C95">
              <w:rPr>
                <w:rFonts w:eastAsia="Calibri" w:cs="Times New Roman"/>
                <w:noProof/>
                <w:lang w:val="de-DE"/>
              </w:rPr>
              <w:t>[</w:t>
            </w:r>
            <w:hyperlink w:anchor="_ENREF_51" w:tooltip="Grotenhermen, 2003 #154" w:history="1">
              <w:r w:rsidRPr="007E6C95">
                <w:rPr>
                  <w:rFonts w:eastAsia="Calibri" w:cs="Times New Roman"/>
                  <w:noProof/>
                  <w:lang w:val="de-DE"/>
                </w:rPr>
                <w:t>51</w:t>
              </w:r>
            </w:hyperlink>
            <w:r w:rsidRPr="007E6C95">
              <w:rPr>
                <w:rFonts w:eastAsia="Calibri" w:cs="Times New Roman"/>
                <w:noProof/>
                <w:lang w:val="de-DE"/>
              </w:rPr>
              <w:t>]</w:t>
            </w:r>
            <w:r w:rsidRPr="007E6C95">
              <w:rPr>
                <w:rFonts w:eastAsia="Calibri" w:cs="Times New Roman"/>
                <w:lang w:val="de-DE"/>
              </w:rPr>
              <w:fldChar w:fldCharType="end"/>
            </w:r>
          </w:p>
          <w:p w14:paraId="0565BBE0" w14:textId="77777777" w:rsidR="00E4521D" w:rsidRPr="007E6C95" w:rsidRDefault="00E4521D" w:rsidP="00586FC0">
            <w:pPr>
              <w:tabs>
                <w:tab w:val="center" w:pos="4320"/>
                <w:tab w:val="right" w:pos="8640"/>
              </w:tabs>
              <w:spacing w:before="120" w:after="120" w:line="480" w:lineRule="auto"/>
              <w:ind w:left="57" w:hanging="57"/>
              <w:rPr>
                <w:rFonts w:eastAsia="Calibri" w:cs="Times New Roman"/>
                <w:lang w:val="de-DE"/>
              </w:rPr>
            </w:pPr>
          </w:p>
          <w:p w14:paraId="2AE5428A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de-DE"/>
              </w:rPr>
            </w:pPr>
            <w:r w:rsidRPr="007E6C95">
              <w:rPr>
                <w:rFonts w:eastAsia="Calibri" w:cs="Times New Roman"/>
                <w:lang w:val="de-DE"/>
              </w:rPr>
              <w:t>Canabis illegal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8366A85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AA1479C" w14:textId="25CF21F6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844F69A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8B53DFF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86% had asked their doctor to prescribe THC. In 54.8% the doctor was willing to do so, but in 55% of the cases, the health insurance companies refused to pay for the treatment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18477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A7B56CE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22 non users because the unavailability of studies on the safety of us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8BE194A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FDD20D8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41% of non-users feared criminal prosecution.</w:t>
            </w:r>
          </w:p>
          <w:p w14:paraId="4141ED10" w14:textId="1656A6F2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22% of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rs feared criminal involvement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9305C8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F5B499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Non users:</w:t>
            </w:r>
          </w:p>
          <w:p w14:paraId="1C23F550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Fear of meeting the wrong people when buying cannabis.</w:t>
            </w:r>
          </w:p>
          <w:p w14:paraId="2A86B97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No serious supply with constant quality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D867F19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BC6ACA2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Non </w:t>
            </w:r>
            <w:proofErr w:type="spellStart"/>
            <w:r w:rsidRPr="007E6C95">
              <w:rPr>
                <w:rFonts w:eastAsia="Calibri" w:cs="Times New Roman"/>
              </w:rPr>
              <w:t>users</w:t>
            </w:r>
            <w:proofErr w:type="spellEnd"/>
            <w:r w:rsidRPr="007E6C95">
              <w:rPr>
                <w:rFonts w:eastAsia="Calibri" w:cs="Times New Roman"/>
              </w:rPr>
              <w:t xml:space="preserve">: </w:t>
            </w:r>
            <w:proofErr w:type="spellStart"/>
            <w:r w:rsidRPr="007E6C95">
              <w:rPr>
                <w:rFonts w:eastAsia="Calibri" w:cs="Times New Roman"/>
              </w:rPr>
              <w:t>cost</w:t>
            </w:r>
            <w:proofErr w:type="spellEnd"/>
          </w:p>
        </w:tc>
      </w:tr>
      <w:tr w:rsidR="005A5577" w:rsidRPr="005A5577" w14:paraId="51E6F391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E92F3A0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>Hoffman et al. 2017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SG9mZm1hbjwvQXV0aG9yPjxZ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</w:fldData>
              </w:fldChar>
            </w:r>
            <w:r w:rsidRPr="007E6C95">
              <w:rPr>
                <w:rFonts w:eastAsia="Calibri" w:cs="Times New Roman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SG9mZm1hbjwvQXV0aG9yPjxZ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</w:fldData>
              </w:fldChar>
            </w:r>
            <w:r w:rsidRPr="007E6C95">
              <w:rPr>
                <w:rFonts w:eastAsia="Calibri" w:cs="Times New Roman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E6C95">
              <w:rPr>
                <w:rFonts w:eastAsia="Calibri" w:cs="Times New Roman"/>
                <w:noProof/>
              </w:rPr>
              <w:t>[</w:t>
            </w:r>
            <w:hyperlink w:anchor="_ENREF_57" w:tooltip="Hoffman, 2017 #160" w:history="1">
              <w:r w:rsidRPr="007E6C95">
                <w:rPr>
                  <w:rFonts w:eastAsia="Calibri" w:cs="Times New Roman"/>
                  <w:noProof/>
                </w:rPr>
                <w:t>57</w:t>
              </w:r>
            </w:hyperlink>
            <w:r w:rsidRPr="007E6C95">
              <w:rPr>
                <w:rFonts w:eastAsia="Calibri" w:cs="Times New Roman"/>
                <w:noProof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56991D96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  <w:p w14:paraId="4B10E2E0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proofErr w:type="spellStart"/>
            <w:r w:rsidRPr="007E6C95">
              <w:rPr>
                <w:rFonts w:eastAsia="Calibri" w:cs="Times New Roman"/>
              </w:rPr>
              <w:t>Legal</w:t>
            </w:r>
            <w:proofErr w:type="spellEnd"/>
            <w:r w:rsidRPr="007E6C95">
              <w:rPr>
                <w:rFonts w:eastAsia="Calibri" w:cs="Times New Roman"/>
              </w:rPr>
              <w:t xml:space="preserve"> cannabi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1DC8DFB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53FB185" w14:textId="154F5DD2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8A2544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9C47565" w14:textId="20CEF4D8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D89FC6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17640F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No respondent felt having an addiction but 9% feared it. </w:t>
            </w:r>
          </w:p>
          <w:p w14:paraId="30A78CB0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lastRenderedPageBreak/>
              <w:t>Most of the smokers expressed concern about pulmonary health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6CD1BE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B505DD" w14:textId="3E93B4BF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CAEB84E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5E14F55" w14:textId="4389D8A8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FAD3A8B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ABD3B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45% had a medical cannabis card. Of those who did not, some expressed that they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would like to pursue that option but could not afford to pay for the fees associated with the procurement of the card such as the medical consultation.</w:t>
            </w:r>
          </w:p>
        </w:tc>
      </w:tr>
      <w:tr w:rsidR="005A5577" w:rsidRPr="005A5577" w14:paraId="5E4628F6" w14:textId="77777777" w:rsidTr="00E4521D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41AEFD3" w14:textId="77777777" w:rsidR="00E4521D" w:rsidRPr="00787151" w:rsidRDefault="00E4521D" w:rsidP="00777F88">
            <w:pPr>
              <w:spacing w:before="120" w:after="120" w:line="360" w:lineRule="auto"/>
              <w:ind w:left="57" w:hanging="57"/>
              <w:jc w:val="both"/>
              <w:rPr>
                <w:rFonts w:eastAsia="Calibri" w:cs="Times New Roman"/>
                <w:color w:val="000000" w:themeColor="text1"/>
                <w:lang w:val="en-CA"/>
              </w:rPr>
            </w:pPr>
            <w:proofErr w:type="spellStart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lastRenderedPageBreak/>
              <w:t>Lintzeris</w:t>
            </w:r>
            <w:proofErr w:type="spellEnd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t xml:space="preserve"> et al., 2018</w:t>
            </w:r>
          </w:p>
          <w:p w14:paraId="386F2594" w14:textId="77777777" w:rsidR="00E4521D" w:rsidRPr="00787151" w:rsidRDefault="00E4521D" w:rsidP="00777F88">
            <w:pPr>
              <w:spacing w:before="120" w:after="120" w:line="360" w:lineRule="auto"/>
              <w:ind w:left="57" w:hanging="57"/>
              <w:jc w:val="both"/>
              <w:rPr>
                <w:rFonts w:eastAsia="Calibri" w:cs="Times New Roman"/>
                <w:color w:val="000000" w:themeColor="text1"/>
                <w:lang w:val="en-CA"/>
              </w:rPr>
            </w:pPr>
          </w:p>
          <w:p w14:paraId="1B0173E3" w14:textId="1A4973A2" w:rsidR="00E4521D" w:rsidRPr="00787151" w:rsidRDefault="005A5577" w:rsidP="00777F88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proofErr w:type="gramStart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t>medical</w:t>
            </w:r>
            <w:proofErr w:type="gramEnd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t xml:space="preserve"> cannabis </w:t>
            </w:r>
            <w:r w:rsidR="00E4521D" w:rsidRPr="00787151">
              <w:rPr>
                <w:rFonts w:eastAsia="Calibri" w:cs="Times New Roman"/>
                <w:color w:val="000000" w:themeColor="text1"/>
                <w:lang w:val="en-CA"/>
              </w:rPr>
              <w:t>illegal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C78C21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F579E75" w14:textId="0EE5D616" w:rsidR="00E4521D" w:rsidRPr="00777F88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r w:rsidRPr="00777F88">
              <w:rPr>
                <w:rFonts w:eastAsia="Calibri" w:cs="Times New Roman"/>
                <w:color w:val="000000" w:themeColor="text1"/>
                <w:lang w:val="en-CA"/>
              </w:rPr>
              <w:t xml:space="preserve">47.4% of respondents were concerned about employment security because of </w:t>
            </w:r>
            <w:r w:rsidR="005A5577">
              <w:rPr>
                <w:rFonts w:eastAsia="Calibri" w:cs="Times New Roman"/>
                <w:color w:val="000000" w:themeColor="text1"/>
                <w:lang w:val="en-CA"/>
              </w:rPr>
              <w:t>medical cannabis</w:t>
            </w:r>
            <w:r w:rsidR="005A5577" w:rsidRPr="00777F88">
              <w:rPr>
                <w:rFonts w:eastAsia="Calibri" w:cs="Times New Roman"/>
                <w:color w:val="000000" w:themeColor="text1"/>
                <w:lang w:val="en-CA"/>
              </w:rPr>
              <w:t xml:space="preserve"> </w:t>
            </w:r>
            <w:r w:rsidRPr="00777F88">
              <w:rPr>
                <w:rFonts w:eastAsia="Calibri" w:cs="Times New Roman"/>
                <w:color w:val="000000" w:themeColor="text1"/>
                <w:lang w:val="en-CA"/>
              </w:rPr>
              <w:t>us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F66F1DA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B592213" w14:textId="2252C15E" w:rsidR="00E4521D" w:rsidRPr="00777F88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57CD943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1A7DF8B" w14:textId="5BD0EF8A" w:rsidR="00E4521D" w:rsidRPr="00777F88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37A93F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2648FE1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r w:rsidRPr="00777F88">
              <w:rPr>
                <w:rFonts w:eastAsia="Calibri" w:cs="Times New Roman"/>
                <w:color w:val="000000" w:themeColor="text1"/>
                <w:lang w:val="en-CA"/>
              </w:rPr>
              <w:t>84.9% of participants reported being worried about being arrested or other legal problem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6F09B35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77F0C62" w14:textId="79826A6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r w:rsidRPr="00787151">
              <w:rPr>
                <w:rFonts w:eastAsia="Calibri" w:cs="Times New Roman"/>
                <w:color w:val="000000" w:themeColor="text1"/>
                <w:lang w:val="en-CA"/>
              </w:rPr>
              <w:t xml:space="preserve">Concerns about </w:t>
            </w:r>
            <w:proofErr w:type="spellStart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t>unconstant</w:t>
            </w:r>
            <w:proofErr w:type="spellEnd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t xml:space="preserve"> </w:t>
            </w:r>
            <w:r w:rsidR="005A5577" w:rsidRPr="00787151">
              <w:rPr>
                <w:rFonts w:cs="Arial"/>
                <w:lang w:val="en-CA"/>
              </w:rPr>
              <w:t xml:space="preserve">Not </w:t>
            </w:r>
            <w:proofErr w:type="spellStart"/>
            <w:r w:rsidR="005A5577" w:rsidRPr="00787151">
              <w:rPr>
                <w:rFonts w:cs="Arial"/>
                <w:lang w:val="en-CA"/>
              </w:rPr>
              <w:t>reported</w:t>
            </w:r>
            <w:r w:rsidRPr="00787151">
              <w:rPr>
                <w:rFonts w:eastAsia="Calibri" w:cs="Times New Roman"/>
                <w:color w:val="000000" w:themeColor="text1"/>
                <w:lang w:val="en-CA"/>
              </w:rPr>
              <w:t>quality</w:t>
            </w:r>
            <w:proofErr w:type="spellEnd"/>
            <w:r w:rsidRPr="00787151">
              <w:rPr>
                <w:rFonts w:eastAsia="Calibri" w:cs="Times New Roman"/>
                <w:color w:val="000000" w:themeColor="text1"/>
                <w:lang w:val="en-CA"/>
              </w:rPr>
              <w:t xml:space="preserve"> (52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00AD410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A760FBA" w14:textId="77777777" w:rsidR="00E4521D" w:rsidRPr="00777F88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color w:val="000000" w:themeColor="text1"/>
                <w:lang w:val="en-CA"/>
              </w:rPr>
            </w:pPr>
            <w:r w:rsidRPr="00777F88">
              <w:rPr>
                <w:rFonts w:eastAsia="Calibri" w:cs="Times New Roman"/>
                <w:color w:val="000000" w:themeColor="text1"/>
                <w:lang w:val="en-CA"/>
              </w:rPr>
              <w:t>Concerns with respect to cost (56.2%).</w:t>
            </w:r>
          </w:p>
        </w:tc>
      </w:tr>
      <w:tr w:rsidR="005A5577" w:rsidRPr="005A5577" w14:paraId="1121C92C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49E5D67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787151">
              <w:rPr>
                <w:rFonts w:eastAsia="Calibri" w:cs="Times New Roman"/>
                <w:lang w:val="en-CA"/>
              </w:rPr>
              <w:lastRenderedPageBreak/>
              <w:t>Lucas &amp; Walsh 2017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THVjYXM8L0F1dGhvcj48WWVh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Pr="00787151">
              <w:rPr>
                <w:rFonts w:eastAsia="Calibri" w:cs="Times New Roman"/>
                <w:lang w:val="en-CA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THVjYXM8L0F1dGhvcj48WWVh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Pr="00787151">
              <w:rPr>
                <w:rFonts w:eastAsia="Calibri" w:cs="Times New Roman"/>
                <w:lang w:val="en-CA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87151">
              <w:rPr>
                <w:rFonts w:eastAsia="Calibri" w:cs="Times New Roman"/>
                <w:noProof/>
                <w:lang w:val="en-CA"/>
              </w:rPr>
              <w:t>[</w:t>
            </w:r>
            <w:hyperlink w:anchor="_ENREF_64" w:tooltip="Lucas, 2017 #168" w:history="1">
              <w:r w:rsidRPr="00787151">
                <w:rPr>
                  <w:rFonts w:eastAsia="Calibri" w:cs="Times New Roman"/>
                  <w:noProof/>
                  <w:lang w:val="en-CA"/>
                </w:rPr>
                <w:t>64</w:t>
              </w:r>
            </w:hyperlink>
            <w:r w:rsidRPr="00787151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0A7211D0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5522006C" w14:textId="1B38F97E" w:rsidR="00E4521D" w:rsidRPr="00787151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787151">
              <w:rPr>
                <w:rFonts w:eastAsia="Calibri" w:cs="Times New Roman"/>
                <w:lang w:val="en-CA"/>
              </w:rPr>
              <w:t xml:space="preserve">Legal </w:t>
            </w:r>
            <w:r w:rsidR="005A5577" w:rsidRPr="00787151">
              <w:rPr>
                <w:rFonts w:eastAsia="Calibri" w:cs="Times New Roman"/>
                <w:lang w:val="en-CA"/>
              </w:rPr>
              <w:t>medical cannabis</w:t>
            </w:r>
            <w:r w:rsidRPr="00787151">
              <w:rPr>
                <w:rFonts w:eastAsia="Calibri" w:cs="Times New Roman"/>
                <w:lang w:val="en-CA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477215A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94745AC" w14:textId="73C804DA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E48B85D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6D5C2AB" w14:textId="5B6F143B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Finding a supportive physician was a reported challenge with 31% having changed doctors in relation to medical cannabis use, and 55% reporting feeling discriminated against by their doctor because of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199EFC4" w14:textId="77777777" w:rsidR="00E4521D" w:rsidRPr="0033637F" w:rsidRDefault="00E4521D" w:rsidP="00586FC0">
            <w:pPr>
              <w:spacing w:before="120" w:after="120" w:line="480" w:lineRule="auto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98FFD48" w14:textId="4F681125" w:rsidR="00E4521D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3F48D26" w14:textId="77777777" w:rsidR="00E4521D" w:rsidRPr="007E6C95" w:rsidRDefault="00E4521D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D7A40C" w14:textId="66669FFE" w:rsidR="00E4521D" w:rsidRPr="007E6C95" w:rsidRDefault="005A5577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6BD57E0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8E0D4FD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21% also reported purchasing from another Licensed Producer, 25% from dispensaries, 18% from a friend, and 8% buy from an illicit dealer. </w:t>
            </w:r>
            <w:r w:rsidRPr="007E6C95">
              <w:rPr>
                <w:rFonts w:eastAsia="Calibri" w:cs="Times New Roman"/>
              </w:rPr>
              <w:t xml:space="preserve">In total, 42% </w:t>
            </w:r>
            <w:proofErr w:type="spellStart"/>
            <w:r w:rsidRPr="007E6C95">
              <w:rPr>
                <w:rFonts w:eastAsia="Calibri" w:cs="Times New Roman"/>
              </w:rPr>
              <w:t>reported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t>accessing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t>from</w:t>
            </w:r>
            <w:proofErr w:type="spellEnd"/>
            <w:r w:rsidRPr="007E6C95">
              <w:rPr>
                <w:rFonts w:eastAsia="Calibri" w:cs="Times New Roman"/>
              </w:rPr>
              <w:t xml:space="preserve"> ≥1 </w:t>
            </w:r>
            <w:proofErr w:type="spellStart"/>
            <w:r w:rsidRPr="007E6C95">
              <w:rPr>
                <w:rFonts w:eastAsia="Calibri" w:cs="Times New Roman"/>
              </w:rPr>
              <w:t>unregulated</w:t>
            </w:r>
            <w:proofErr w:type="spellEnd"/>
            <w:r w:rsidRPr="007E6C95">
              <w:rPr>
                <w:rFonts w:eastAsia="Calibri" w:cs="Times New Roman"/>
              </w:rPr>
              <w:t xml:space="preserve"> source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57B29E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6C46E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Capacity to “often” or “always” afford to buy enough cannabis to relieve symptoms was reported by 40%, leaving 60% who report “sometimes” or “never” affording sufficient cannabis.</w:t>
            </w:r>
          </w:p>
          <w:p w14:paraId="2BE87D75" w14:textId="0A14AE2A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Paying a physician or clinic for recommendations to use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reported by 55%.</w:t>
            </w:r>
          </w:p>
        </w:tc>
      </w:tr>
      <w:tr w:rsidR="005A5577" w:rsidRPr="005A5577" w14:paraId="2E3544AD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82F646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proofErr w:type="spellStart"/>
            <w:r w:rsidRPr="0033637F">
              <w:rPr>
                <w:rFonts w:eastAsia="Calibri" w:cs="Times New Roman"/>
                <w:lang w:val="en-CA"/>
              </w:rPr>
              <w:t>Ogborne</w:t>
            </w:r>
            <w:proofErr w:type="spellEnd"/>
            <w:r w:rsidRPr="0033637F">
              <w:rPr>
                <w:rFonts w:eastAsia="Calibri" w:cs="Times New Roman"/>
                <w:lang w:val="en-CA"/>
              </w:rPr>
              <w:t xml:space="preserve"> et al.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2000</w:t>
            </w:r>
            <w:r w:rsidRPr="007E6C95">
              <w:rPr>
                <w:rFonts w:eastAsia="Calibri" w:cs="Times New Roman"/>
              </w:rPr>
              <w:fldChar w:fldCharType="begin"/>
            </w:r>
            <w:r w:rsidRPr="0033637F">
              <w:rPr>
                <w:rFonts w:eastAsia="Calibri" w:cs="Times New Roman"/>
                <w:lang w:val="en-CA"/>
              </w:rPr>
              <w:instrText xml:space="preserve"> ADDIN EN.CITE &lt;EndNote&gt;&lt;Cite ExcludeYear="1"&gt;&lt;Author&gt;Ogborne&lt;/Author&gt;&lt;Year&gt;2000&lt;/Year&gt;&lt;RecNum&gt;177&lt;/RecNum&gt;&lt;DisplayText&gt;[75]&lt;/DisplayText&gt;&lt;record&gt;&lt;rec-number&gt;177&lt;/rec-number&gt;&lt;foreign-keys&gt;&lt;key app="EN" db-id="a5pr9s2rparttle9avqxeavmzwx55favstvs"&gt;177&lt;/key&gt;&lt;/foreign-keys&gt;&lt;ref-type name="Journal Article"&gt;17&lt;/ref-type&gt;&lt;contributors&gt;&lt;authors&gt;&lt;author&gt;Ogborne, A. C.&lt;/author&gt;&lt;author&gt;Smart, R. G.&lt;/author&gt;&lt;author&gt;Weber, T.&lt;/author&gt;&lt;author&gt;Birchmore-Timney, C.&lt;/author&gt;&lt;/authors&gt;&lt;/contributors&gt;&lt;auth-address&gt;Centre for Addiction and Mental Health, London, Ontario, Canada. ogborne@julian.uwo.ca&lt;/auth-address&gt;&lt;titles&gt;&lt;title&gt;Who is using cannabis as a medicine and why: an exploratory study&lt;/title&gt;&lt;secondary-title&gt;Journal of Psychoactive Drugs&lt;/secondary-title&gt;&lt;/titles&gt;&lt;periodical&gt;&lt;full-title&gt;Journal of Psychoactive Drugs&lt;/full-title&gt;&lt;/periodical&gt;&lt;pages&gt;435-43&lt;/pages&gt;&lt;volume&gt;32&lt;/volume&gt;&lt;number&gt;4&lt;/number&gt;&lt;keywords&gt;&lt;keyword&gt;Acquired Immunodeficiency Syndrome/dt [Drug Therapy]&lt;/keyword&gt;&lt;keyword&gt;Adult&lt;/keyword&gt;&lt;keyword&gt;Cannabis&lt;/keyword&gt;&lt;keyword&gt;Chronic Disease&lt;/keyword&gt;&lt;keyword&gt;Data Collection/mt [Methods]&lt;/keyword&gt;&lt;keyword&gt;Hiv&lt;/keyword&gt;&lt;keyword&gt;Humans&lt;/keyword&gt;&lt;keyword&gt;Marijuana Smoking/px [Psychology]&lt;/keyword&gt;&lt;keyword&gt;Marijuana Smoking&lt;/keyword&gt;&lt;keyword&gt;Mental Disorders/dt [Drug Therapy]&lt;/keyword&gt;&lt;keyword&gt;Middle Aged&lt;/keyword&gt;&lt;keyword&gt;Pain/dt [Drug Therapy]&lt;/keyword&gt;&lt;keyword&gt;Self Medication/mt [Methods]&lt;/keyword&gt;&lt;keyword&gt;Self Medication/px [Psychology]&lt;/keyword&gt;&lt;keyword&gt;Self Medication&lt;/keyword&gt;&lt;/keywords&gt;&lt;dates&gt;&lt;year&gt;2000&lt;/year&gt;&lt;pub-dates&gt;&lt;date&gt;Oct-Dec&lt;/date&gt;&lt;/pub-dates&gt;&lt;/dates&gt;&lt;isbn&gt;0279-1072&lt;/isbn&gt;&lt;accession-num&gt;11210205&lt;/accession-num&gt;&lt;urls&gt;&lt;/urls&gt;&lt;remote-database-name&gt;HealthSTAR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eastAsia="Calibri" w:cs="Times New Roman"/>
              </w:rPr>
              <w:fldChar w:fldCharType="separate"/>
            </w:r>
            <w:r w:rsidRPr="0033637F">
              <w:rPr>
                <w:rFonts w:eastAsia="Calibri" w:cs="Times New Roman"/>
                <w:noProof/>
                <w:lang w:val="en-CA"/>
              </w:rPr>
              <w:t>[</w:t>
            </w:r>
            <w:hyperlink w:anchor="_ENREF_75" w:tooltip="Ogborne, 2000 #177" w:history="1">
              <w:r w:rsidRPr="0033637F">
                <w:rPr>
                  <w:rFonts w:eastAsia="Calibri" w:cs="Times New Roman"/>
                  <w:noProof/>
                  <w:lang w:val="en-CA"/>
                </w:rPr>
                <w:t>75</w:t>
              </w:r>
            </w:hyperlink>
            <w:r w:rsidRPr="0033637F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2D2B2E2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6C95DE70" w14:textId="566A4165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No legal access to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then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8353D7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5344156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Discomfort with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the smell.</w:t>
            </w:r>
          </w:p>
          <w:p w14:paraId="20BB5F1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Rejection by family member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F3C40A3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5887F09" w14:textId="455BAC1D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76% told their doctors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about their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.</w:t>
            </w:r>
          </w:p>
          <w:p w14:paraId="707E6398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Most found doctors noncommittal or supportive but, for 8%, doctors discouraged them from using cannabi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BBFAA91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2FF495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None of the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respondents expressed significant concerns regarding cannabis dependenc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6ACEE63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4221C2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That cannabis is an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illegal drug weighed on the minds of most respondents.</w:t>
            </w:r>
          </w:p>
          <w:p w14:paraId="5B15E87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~ 30% of those interviewed reported being stopped and searched for cannabis or other drugs and drug paraphernalia at some tim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84FB8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B1FDA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Almost all respondents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obtained cannabis from regular dealers or friends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15DA01A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FD3DF95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Having to buy on the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street resulted in a financial burden for most interviewees.</w:t>
            </w:r>
          </w:p>
        </w:tc>
      </w:tr>
      <w:tr w:rsidR="005A5577" w:rsidRPr="007E6C95" w14:paraId="7A40C1F4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9869E7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Pedersen &amp; Sandberg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2013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UGVkZXJzZW48L0F1dGhvcj48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</w:fldData>
              </w:fldChar>
            </w:r>
            <w:r w:rsidRPr="0033637F">
              <w:rPr>
                <w:rFonts w:eastAsia="Calibri" w:cs="Times New Roman"/>
                <w:lang w:val="en-CA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UGVkZXJzZW48L0F1dGhvcj48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</w:fldData>
              </w:fldChar>
            </w:r>
            <w:r w:rsidRPr="0033637F">
              <w:rPr>
                <w:rFonts w:eastAsia="Calibri" w:cs="Times New Roman"/>
                <w:lang w:val="en-CA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33637F">
              <w:rPr>
                <w:rFonts w:eastAsia="Calibri" w:cs="Times New Roman"/>
                <w:noProof/>
                <w:lang w:val="en-CA"/>
              </w:rPr>
              <w:t>[</w:t>
            </w:r>
            <w:hyperlink w:anchor="_ENREF_76" w:tooltip="Pedersen, 2013 #178" w:history="1">
              <w:r w:rsidRPr="0033637F">
                <w:rPr>
                  <w:rFonts w:eastAsia="Calibri" w:cs="Times New Roman"/>
                  <w:noProof/>
                  <w:lang w:val="en-CA"/>
                </w:rPr>
                <w:t>76</w:t>
              </w:r>
            </w:hyperlink>
            <w:r w:rsidRPr="0033637F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0E23A095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07D4298E" w14:textId="68E6A801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No legal access to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then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14AF39E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70D5BA" w14:textId="73C81589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AC43EF9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5B0C0B4" w14:textId="3BB3023E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Many </w:t>
            </w:r>
            <w:r w:rsidR="005A5577">
              <w:rPr>
                <w:rFonts w:eastAsia="Calibri" w:cs="Times New Roman"/>
                <w:lang w:val="en-CA"/>
              </w:rPr>
              <w:t>medical cannabis</w:t>
            </w:r>
            <w:r w:rsidR="005A5577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 xml:space="preserve">users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 xml:space="preserve">described spending years in negotiation with their </w:t>
            </w:r>
            <w:r w:rsidR="005A5577">
              <w:rPr>
                <w:rFonts w:eastAsia="Calibri" w:cs="Times New Roman"/>
                <w:lang w:val="en-CA"/>
              </w:rPr>
              <w:t>general practi</w:t>
            </w:r>
            <w:r w:rsidR="009619C0">
              <w:rPr>
                <w:rFonts w:eastAsia="Calibri" w:cs="Times New Roman"/>
                <w:lang w:val="en-CA"/>
              </w:rPr>
              <w:t>ti</w:t>
            </w:r>
            <w:r w:rsidR="005A5577">
              <w:rPr>
                <w:rFonts w:eastAsia="Calibri" w:cs="Times New Roman"/>
                <w:lang w:val="en-CA"/>
              </w:rPr>
              <w:t>oners</w:t>
            </w:r>
            <w:r w:rsidRPr="0033637F">
              <w:rPr>
                <w:rFonts w:eastAsia="Calibri" w:cs="Times New Roman"/>
                <w:lang w:val="en-CA"/>
              </w:rPr>
              <w:t>. Most were sceptical and even those supportive did no more than refer the patients to another medical professional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8DDA91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AAD6A57" w14:textId="5D69C8B5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9D57D6D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E396EB4" w14:textId="3E45ACD5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58BA64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2F387B7" w14:textId="1204427F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3AA34D8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BA399A" w14:textId="4877B0D1" w:rsidR="00E4521D" w:rsidRPr="007E6C95" w:rsidRDefault="005A5577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  <w:tr w:rsidR="005A5577" w:rsidRPr="007E6C95" w14:paraId="74B61B38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5D94E5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787151">
              <w:rPr>
                <w:rFonts w:eastAsia="Calibri" w:cs="Times New Roman"/>
                <w:lang w:val="en-CA"/>
              </w:rPr>
              <w:lastRenderedPageBreak/>
              <w:t>Piper et al. 2017</w: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UGlwZXI8L0F1dGhvcj48WWVh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</w:fldData>
              </w:fldChar>
            </w:r>
            <w:r w:rsidRPr="00787151">
              <w:rPr>
                <w:rFonts w:eastAsia="Calibri" w:cs="Times New Roman"/>
                <w:lang w:val="en-CA"/>
              </w:rPr>
              <w:instrText xml:space="preserve"> ADDIN EN.CITE </w:instrText>
            </w:r>
            <w:r w:rsidRPr="007E6C95">
              <w:rPr>
                <w:rFonts w:eastAsia="Calibri" w:cs="Times New Roman"/>
              </w:rPr>
              <w:fldChar w:fldCharType="begin">
                <w:fldData xml:space="preserve">PEVuZE5vdGU+PENpdGUgRXhjbHVkZVllYXI9IjEiPjxBdXRob3I+UGlwZXI8L0F1dGhvcj48WWVh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</w:fldData>
              </w:fldChar>
            </w:r>
            <w:r w:rsidRPr="00787151">
              <w:rPr>
                <w:rFonts w:eastAsia="Calibri" w:cs="Times New Roman"/>
                <w:lang w:val="en-CA"/>
              </w:rPr>
              <w:instrText xml:space="preserve"> ADDIN EN.CITE.DATA </w:instrText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end"/>
            </w:r>
            <w:r w:rsidRPr="007E6C95">
              <w:rPr>
                <w:rFonts w:eastAsia="Calibri" w:cs="Times New Roman"/>
              </w:rPr>
            </w:r>
            <w:r w:rsidRPr="007E6C95">
              <w:rPr>
                <w:rFonts w:eastAsia="Calibri" w:cs="Times New Roman"/>
              </w:rPr>
              <w:fldChar w:fldCharType="separate"/>
            </w:r>
            <w:r w:rsidRPr="00787151">
              <w:rPr>
                <w:rFonts w:eastAsia="Calibri" w:cs="Times New Roman"/>
                <w:noProof/>
                <w:lang w:val="en-CA"/>
              </w:rPr>
              <w:t>[</w:t>
            </w:r>
            <w:hyperlink w:anchor="_ENREF_79" w:tooltip="Piper, 2017 #181" w:history="1">
              <w:r w:rsidRPr="00787151">
                <w:rPr>
                  <w:rFonts w:eastAsia="Calibri" w:cs="Times New Roman"/>
                  <w:noProof/>
                  <w:lang w:val="en-CA"/>
                </w:rPr>
                <w:t>79</w:t>
              </w:r>
            </w:hyperlink>
            <w:r w:rsidRPr="00787151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1E25D45C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2C50859F" w14:textId="32C721FC" w:rsidR="00E4521D" w:rsidRPr="00787151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787151">
              <w:rPr>
                <w:rFonts w:eastAsia="Calibri" w:cs="Times New Roman"/>
                <w:lang w:val="en-CA"/>
              </w:rPr>
              <w:t xml:space="preserve">Legal </w:t>
            </w:r>
            <w:r w:rsidR="009619C0" w:rsidRPr="00787151">
              <w:rPr>
                <w:rFonts w:eastAsia="Calibri" w:cs="Times New Roman"/>
                <w:lang w:val="en-CA"/>
              </w:rPr>
              <w:t xml:space="preserve">medical </w:t>
            </w:r>
            <w:r w:rsidR="009619C0" w:rsidRPr="00787151">
              <w:rPr>
                <w:rFonts w:eastAsia="Calibri" w:cs="Times New Roman"/>
                <w:lang w:val="en-CA"/>
              </w:rPr>
              <w:lastRenderedPageBreak/>
              <w:t>cannabis</w:t>
            </w:r>
            <w:r w:rsidRPr="00787151">
              <w:rPr>
                <w:rFonts w:eastAsia="Calibri" w:cs="Times New Roman"/>
                <w:lang w:val="en-CA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822E115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D219E92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11.4% </w:t>
            </w:r>
            <w:proofErr w:type="spellStart"/>
            <w:r w:rsidRPr="007E6C95">
              <w:rPr>
                <w:rFonts w:eastAsia="Calibri" w:cs="Times New Roman"/>
              </w:rPr>
              <w:t>view</w:t>
            </w:r>
            <w:proofErr w:type="spellEnd"/>
            <w:r w:rsidRPr="007E6C95">
              <w:rPr>
                <w:rFonts w:eastAsia="Calibri" w:cs="Times New Roman"/>
              </w:rPr>
              <w:t xml:space="preserve"> of </w:t>
            </w:r>
            <w:proofErr w:type="spellStart"/>
            <w:r w:rsidRPr="007E6C95">
              <w:rPr>
                <w:rFonts w:eastAsia="Calibri" w:cs="Times New Roman"/>
              </w:rPr>
              <w:t>other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DCD2CDD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33F14B7" w14:textId="1C6F9525" w:rsidR="00E4521D" w:rsidRPr="007E6C95" w:rsidRDefault="009619C0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60AA930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098840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Perceived limited addictive potential of cannabis.</w:t>
            </w:r>
          </w:p>
          <w:p w14:paraId="72BCFC1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lastRenderedPageBreak/>
              <w:t>Effects on lungs, appetite, cognition (non-alert feeling, hangover) and occasional paranoia/ anxiety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1F7CC8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E02E5B0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6.2%: differences between federal and state laws (crossing boarders).</w:t>
            </w:r>
          </w:p>
          <w:p w14:paraId="00327366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lastRenderedPageBreak/>
              <w:t>Inconvenience of dosing in secret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A81B73E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D5F9F4A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8% access: dispensary location and characteristics (hours, strain availability)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86EB2F8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9D4D32B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  <w:r w:rsidRPr="007E6C95">
              <w:rPr>
                <w:rFonts w:eastAsia="Calibri" w:cs="Times New Roman"/>
              </w:rPr>
              <w:t xml:space="preserve">28.4% </w:t>
            </w:r>
            <w:proofErr w:type="spellStart"/>
            <w:r w:rsidRPr="007E6C95">
              <w:rPr>
                <w:rFonts w:eastAsia="Calibri" w:cs="Times New Roman"/>
              </w:rPr>
              <w:t>economic</w:t>
            </w:r>
            <w:proofErr w:type="spellEnd"/>
            <w:r w:rsidRPr="007E6C95">
              <w:rPr>
                <w:rFonts w:eastAsia="Calibri" w:cs="Times New Roman"/>
              </w:rPr>
              <w:t xml:space="preserve"> </w:t>
            </w:r>
            <w:proofErr w:type="spellStart"/>
            <w:r w:rsidRPr="007E6C95">
              <w:rPr>
                <w:rFonts w:eastAsia="Calibri" w:cs="Times New Roman"/>
              </w:rPr>
              <w:t>considerations</w:t>
            </w:r>
            <w:proofErr w:type="spellEnd"/>
            <w:r w:rsidRPr="007E6C95">
              <w:rPr>
                <w:rFonts w:eastAsia="Calibri" w:cs="Times New Roman"/>
              </w:rPr>
              <w:t>.</w:t>
            </w:r>
          </w:p>
        </w:tc>
      </w:tr>
      <w:tr w:rsidR="005A5577" w:rsidRPr="005A5577" w14:paraId="07062580" w14:textId="77777777" w:rsidTr="002C631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93F244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lastRenderedPageBreak/>
              <w:t>Swift et al. 2005</w:t>
            </w:r>
            <w:r w:rsidRPr="007E6C95">
              <w:rPr>
                <w:rFonts w:eastAsia="Calibri" w:cs="Times New Roman"/>
              </w:rPr>
              <w:fldChar w:fldCharType="begin"/>
            </w:r>
            <w:r w:rsidRPr="0033637F">
              <w:rPr>
                <w:rFonts w:eastAsia="Calibri" w:cs="Times New Roman"/>
                <w:lang w:val="en-CA"/>
              </w:rPr>
              <w:instrText xml:space="preserve"> ADDIN EN.CITE &lt;EndNote&gt;&lt;Cite ExcludeYear="1"&gt;&lt;Author&gt;Swift&lt;/Author&gt;&lt;Year&gt;2005&lt;/Year&gt;&lt;RecNum&gt;199&lt;/RecNum&gt;&lt;DisplayText&gt;[95]&lt;/DisplayText&gt;&lt;record&gt;&lt;rec-number&gt;199&lt;/rec-number&gt;&lt;foreign-keys&gt;&lt;key app="EN" db-id="a5pr9s2rparttle9avqxeavmzwx55favstvs"&gt;199&lt;/key&gt;&lt;/foreign-keys&gt;&lt;ref-type name="Journal Article"&gt;17&lt;/ref-type&gt;&lt;contributors&gt;&lt;authors&gt;&lt;author&gt;Swift, W.&lt;/author&gt;&lt;author&gt;Gates, P.&lt;/author&gt;&lt;author&gt;Dillon, P.&lt;/author&gt;&lt;/authors&gt;&lt;/contributors&gt;&lt;auth-address&gt;Swift,Wendy. National Drug and Alcohol Research Centre, University of New South Wales, Sydney, NSW, 2052, Australia. w.swift@unsw.edu.au&lt;/auth-address&gt;&lt;titles&gt;&lt;title&gt;Survey of Australians using cannabis for medical purposes&lt;/title&gt;&lt;secondary-title&gt;Harm Reduction Journal&lt;/secondary-title&gt;&lt;alt-title&gt;Harm Reduct J&lt;/alt-title&gt;&lt;/titles&gt;&lt;periodical&gt;&lt;full-title&gt;Harm Reduction Journal&lt;/full-title&gt;&lt;abbr-1&gt;Harm Reduct J&lt;/abbr-1&gt;&lt;/periodical&gt;&lt;alt-periodical&gt;&lt;full-title&gt;Harm Reduct J&lt;/full-title&gt;&lt;abbr-1&gt;Harm reduction journal&lt;/abbr-1&gt;&lt;/alt-periodical&gt;&lt;pages&gt;18&lt;/pages&gt;&lt;volume&gt;2&lt;/volume&gt;&lt;dates&gt;&lt;year&gt;2005&lt;/year&gt;&lt;pub-dates&gt;&lt;date&gt;Oct 4&lt;/date&gt;&lt;/pub-dates&gt;&lt;/dates&gt;&lt;isbn&gt;1477-7517&lt;/isbn&gt;&lt;accession-num&gt;16202145&lt;/accession-num&gt;&lt;urls&gt;&lt;/urls&gt;&lt;custom2&gt;PMC1262744&lt;/custom2&gt;&lt;remote-database-name&gt;MEDLINE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eastAsia="Calibri" w:cs="Times New Roman"/>
              </w:rPr>
              <w:fldChar w:fldCharType="separate"/>
            </w:r>
            <w:r w:rsidRPr="0033637F">
              <w:rPr>
                <w:rFonts w:eastAsia="Calibri" w:cs="Times New Roman"/>
                <w:noProof/>
                <w:lang w:val="en-CA"/>
              </w:rPr>
              <w:t>[</w:t>
            </w:r>
            <w:hyperlink w:anchor="_ENREF_95" w:tooltip="Swift, 2005 #199" w:history="1">
              <w:r w:rsidRPr="0033637F">
                <w:rPr>
                  <w:rFonts w:eastAsia="Calibri" w:cs="Times New Roman"/>
                  <w:noProof/>
                  <w:lang w:val="en-CA"/>
                </w:rPr>
                <w:t>95</w:t>
              </w:r>
            </w:hyperlink>
            <w:r w:rsidRPr="0033637F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565EEDF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  <w:p w14:paraId="12DCDFF9" w14:textId="7FB962B0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No legal access to </w:t>
            </w:r>
            <w:r w:rsidR="009619C0">
              <w:rPr>
                <w:rFonts w:eastAsia="Calibri" w:cs="Times New Roman"/>
                <w:lang w:val="en-CA"/>
              </w:rPr>
              <w:t>medical cannabis</w:t>
            </w:r>
            <w:r w:rsidR="009619C0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then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E891DD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D4B68E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Family and friends were largely considered supportive of the participant's use (71%)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1050412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879F450" w14:textId="060BE743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90% had informed a clinician of their therapeutic use, typically reporting a supportive response from </w:t>
            </w:r>
            <w:r w:rsidR="009619C0">
              <w:rPr>
                <w:rFonts w:eastAsia="Calibri" w:cs="Times New Roman"/>
                <w:lang w:val="en-CA"/>
              </w:rPr>
              <w:t>general practitioners</w:t>
            </w:r>
            <w:r w:rsidR="009619C0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 xml:space="preserve">(75%),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specialists (74%) and nurses (81%)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99E8FBA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2FCDDB6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32% concerned over potential health effects.</w:t>
            </w:r>
          </w:p>
          <w:p w14:paraId="49D274CB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21% concerned over the risk of dependence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9D77C3E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AC630F6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>Illegal status 76%, fear of being arrested 60%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51306C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5BB7E05" w14:textId="11B3A96B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Of those who have stopped </w:t>
            </w:r>
            <w:r w:rsidR="009619C0">
              <w:rPr>
                <w:rFonts w:eastAsia="Calibri" w:cs="Times New Roman"/>
                <w:lang w:val="en-CA"/>
              </w:rPr>
              <w:t>medical cannabis</w:t>
            </w:r>
            <w:r w:rsidR="009619C0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use, 47% were unable to obtain regular supply.</w:t>
            </w:r>
          </w:p>
          <w:p w14:paraId="74DE5709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Of those using intermittently, many </w:t>
            </w:r>
            <w:r w:rsidRPr="0033637F">
              <w:rPr>
                <w:rFonts w:eastAsia="Calibri" w:cs="Times New Roman"/>
                <w:lang w:val="en-CA"/>
              </w:rPr>
              <w:lastRenderedPageBreak/>
              <w:t>reported their use would be more regular if it were more readily availability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0BDF094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1C31E6D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51% concerned about the cost.</w:t>
            </w:r>
          </w:p>
          <w:p w14:paraId="15733270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>37% of those who have stopped did so because of the cost.</w:t>
            </w:r>
          </w:p>
          <w:p w14:paraId="7F62A94F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 xml:space="preserve">Of those using </w:t>
            </w:r>
            <w:r w:rsidRPr="0033637F">
              <w:rPr>
                <w:rFonts w:eastAsia="Calibri" w:cs="Arial"/>
                <w:lang w:val="en-CA"/>
              </w:rPr>
              <w:lastRenderedPageBreak/>
              <w:t>intermittently, many reported their use would be more regular if it were cheaper.</w:t>
            </w:r>
          </w:p>
        </w:tc>
      </w:tr>
      <w:tr w:rsidR="005A5577" w:rsidRPr="007E6C95" w14:paraId="22CB93CC" w14:textId="77777777" w:rsidTr="002C6311"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11D96543" w14:textId="77777777" w:rsidR="00E4521D" w:rsidRPr="00787151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proofErr w:type="spellStart"/>
            <w:r w:rsidRPr="00787151">
              <w:rPr>
                <w:rFonts w:eastAsia="Calibri" w:cs="Times New Roman"/>
                <w:lang w:val="en-CA"/>
              </w:rPr>
              <w:lastRenderedPageBreak/>
              <w:t>Troutt</w:t>
            </w:r>
            <w:proofErr w:type="spellEnd"/>
            <w:r w:rsidRPr="00787151">
              <w:rPr>
                <w:rFonts w:eastAsia="Calibri" w:cs="Times New Roman"/>
                <w:lang w:val="en-CA"/>
              </w:rPr>
              <w:t xml:space="preserve"> &amp; </w:t>
            </w:r>
            <w:proofErr w:type="spellStart"/>
            <w:r w:rsidRPr="00787151">
              <w:rPr>
                <w:rFonts w:eastAsia="Calibri" w:cs="Times New Roman"/>
                <w:lang w:val="en-CA"/>
              </w:rPr>
              <w:t>DiDonato</w:t>
            </w:r>
            <w:proofErr w:type="spellEnd"/>
            <w:r w:rsidRPr="00787151">
              <w:rPr>
                <w:rFonts w:eastAsia="Calibri" w:cs="Times New Roman"/>
                <w:lang w:val="en-CA"/>
              </w:rPr>
              <w:t xml:space="preserve"> 2015</w:t>
            </w:r>
            <w:r w:rsidRPr="007E6C95">
              <w:rPr>
                <w:rFonts w:eastAsia="Calibri" w:cs="Times New Roman"/>
              </w:rPr>
              <w:fldChar w:fldCharType="begin"/>
            </w:r>
            <w:r w:rsidRPr="00787151">
              <w:rPr>
                <w:rFonts w:eastAsia="Calibri" w:cs="Times New Roman"/>
                <w:lang w:val="en-CA"/>
              </w:rPr>
              <w:instrText xml:space="preserve"> ADDIN EN.CITE &lt;EndNote&gt;&lt;Cite ExcludeYear="1"&gt;&lt;Author&gt;Troutt&lt;/Author&gt;&lt;Year&gt;2015&lt;/Year&gt;&lt;RecNum&gt;203&lt;/RecNum&gt;&lt;DisplayText&gt;[99]&lt;/DisplayText&gt;&lt;record&gt;&lt;rec-number&gt;203&lt;/rec-number&gt;&lt;foreign-keys&gt;&lt;key app="EN" db-id="a5pr9s2rparttle9avqxeavmzwx55favstvs"&gt;203&lt;/key&gt;&lt;/foreign-keys&gt;&lt;ref-type name="Journal Article"&gt;17&lt;/ref-type&gt;&lt;contributors&gt;&lt;authors&gt;&lt;author&gt;Troutt, W. D.&lt;/author&gt;&lt;author&gt;DiDonato, M. D.&lt;/author&gt;&lt;/authors&gt;&lt;/contributors&gt;&lt;auth-address&gt;Troutt,William D. a Medical Marijuana Research Institute , Mesa , AZ., DiDonato,Matthew D. a Medical Marijuana Research Institute , Mesa , AZ.&lt;/auth-address&gt;&lt;titles&gt;&lt;title&gt;Medical Cannabis in Arizona: Patient Characteristics, Perceptions, and Impressions of Medical Cannabis Legalization&lt;/title&gt;&lt;secondary-title&gt;Journal of Psychoactive Drugs&lt;/secondary-title&gt;&lt;/titles&gt;&lt;periodical&gt;&lt;full-title&gt;Journal of Psychoactive Drugs&lt;/full-title&gt;&lt;/periodical&gt;&lt;pages&gt;259-66&lt;/pages&gt;&lt;volume&gt;47&lt;/volume&gt;&lt;number&gt;4&lt;/number&gt;&lt;keywords&gt;&lt;keyword&gt;Adolescent&lt;/keyword&gt;&lt;keyword&gt;Adult&lt;/keyword&gt;&lt;keyword&gt;Aged&lt;/keyword&gt;&lt;keyword&gt;Aged, 80 and over&lt;/keyword&gt;&lt;keyword&gt;Arizona&lt;/keyword&gt;&lt;keyword&gt;Female&lt;/keyword&gt;&lt;keyword&gt;Health Knowledge, Attitudes, Practice&lt;/keyword&gt;&lt;keyword&gt;Humans&lt;/keyword&gt;&lt;keyword&gt;Male&lt;/keyword&gt;&lt;keyword&gt;Marijuana Smoking/lj [Legislation &amp;amp; Jurisprudence]&lt;/keyword&gt;&lt;keyword&gt;Medical Marijuana/tu [Therapeutic Use]&lt;/keyword&gt;&lt;keyword&gt;Middle Aged&lt;/keyword&gt;&lt;keyword&gt;Young Adult&lt;/keyword&gt;&lt;keyword&gt;0 (Medical Marijuana)&lt;/keyword&gt;&lt;/keywords&gt;&lt;dates&gt;&lt;year&gt;2015&lt;/year&gt;&lt;pub-dates&gt;&lt;date&gt;Sep-Oct&lt;/date&gt;&lt;/pub-dates&gt;&lt;/dates&gt;&lt;isbn&gt;0279-1072&lt;/isbn&gt;&lt;accession-num&gt;26317379&lt;/accession-num&gt;&lt;urls&gt;&lt;/urls&gt;&lt;remote-database-name&gt;HealthSTAR&lt;/remote-database-name&gt;&lt;remote-database-provider&gt;Ovid Technologies&lt;/remote-database-provider&gt;&lt;language&gt;English&lt;/language&gt;&lt;/record&gt;&lt;/Cite&gt;&lt;/EndNote&gt;</w:instrText>
            </w:r>
            <w:r w:rsidRPr="007E6C95">
              <w:rPr>
                <w:rFonts w:eastAsia="Calibri" w:cs="Times New Roman"/>
              </w:rPr>
              <w:fldChar w:fldCharType="separate"/>
            </w:r>
            <w:r w:rsidRPr="00787151">
              <w:rPr>
                <w:rFonts w:eastAsia="Calibri" w:cs="Times New Roman"/>
                <w:noProof/>
                <w:lang w:val="en-CA"/>
              </w:rPr>
              <w:t>[</w:t>
            </w:r>
            <w:hyperlink w:anchor="_ENREF_99" w:tooltip="Troutt, 2015 #203" w:history="1">
              <w:r w:rsidRPr="00787151">
                <w:rPr>
                  <w:rFonts w:eastAsia="Calibri" w:cs="Times New Roman"/>
                  <w:noProof/>
                  <w:lang w:val="en-CA"/>
                </w:rPr>
                <w:t>99</w:t>
              </w:r>
            </w:hyperlink>
            <w:r w:rsidRPr="00787151">
              <w:rPr>
                <w:rFonts w:eastAsia="Calibri" w:cs="Times New Roman"/>
                <w:noProof/>
                <w:lang w:val="en-CA"/>
              </w:rPr>
              <w:t>]</w:t>
            </w:r>
            <w:r w:rsidRPr="007E6C95">
              <w:rPr>
                <w:rFonts w:eastAsia="Calibri" w:cs="Times New Roman"/>
              </w:rPr>
              <w:fldChar w:fldCharType="end"/>
            </w:r>
          </w:p>
          <w:p w14:paraId="315C327C" w14:textId="34772A90" w:rsidR="00E4521D" w:rsidRPr="00787151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787151">
              <w:rPr>
                <w:rFonts w:eastAsia="Calibri" w:cs="Times New Roman"/>
                <w:lang w:val="en-CA"/>
              </w:rPr>
              <w:t xml:space="preserve">Legal </w:t>
            </w:r>
            <w:r w:rsidR="009619C0" w:rsidRPr="00787151">
              <w:rPr>
                <w:rFonts w:eastAsia="Calibri" w:cs="Times New Roman"/>
                <w:lang w:val="en-CA"/>
              </w:rPr>
              <w:t>medical cannabis</w:t>
            </w:r>
            <w:r w:rsidRPr="00787151">
              <w:rPr>
                <w:rFonts w:eastAsia="Calibri" w:cs="Times New Roman"/>
                <w:lang w:val="en-CA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39099BF5" w14:textId="77777777" w:rsidR="00E4521D" w:rsidRPr="00787151" w:rsidRDefault="00E4521D" w:rsidP="00586FC0">
            <w:pPr>
              <w:spacing w:before="120" w:after="120" w:line="480" w:lineRule="auto"/>
              <w:rPr>
                <w:rFonts w:eastAsia="Calibri" w:cs="Times New Roman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40B0E8D6" w14:textId="5AA8B518" w:rsidR="00E4521D" w:rsidRPr="007E6C95" w:rsidRDefault="009619C0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5DE1239F" w14:textId="77777777" w:rsidR="00E4521D" w:rsidRPr="007E6C95" w:rsidRDefault="00E4521D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21206859" w14:textId="1538514F" w:rsidR="00E4521D" w:rsidRPr="007E6C95" w:rsidRDefault="009619C0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734FF326" w14:textId="77777777" w:rsidR="00E4521D" w:rsidRPr="007E6C95" w:rsidRDefault="00E4521D" w:rsidP="00586FC0">
            <w:pPr>
              <w:spacing w:before="120" w:after="120" w:line="480" w:lineRule="auto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5D2FEA52" w14:textId="2C93F348" w:rsidR="00E4521D" w:rsidRPr="007E6C95" w:rsidRDefault="009619C0" w:rsidP="00586FC0">
            <w:pPr>
              <w:spacing w:before="120" w:after="120" w:line="480" w:lineRule="auto"/>
              <w:rPr>
                <w:rFonts w:eastAsia="Calibri" w:cs="Times New Roman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123D2CD3" w14:textId="77777777" w:rsidR="00E4521D" w:rsidRPr="007E6C95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4FED56BF" w14:textId="42E8D1BF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Times New Roman"/>
                <w:lang w:val="en-CA"/>
              </w:rPr>
            </w:pPr>
            <w:r w:rsidRPr="0033637F">
              <w:rPr>
                <w:rFonts w:eastAsia="Calibri" w:cs="Times New Roman"/>
                <w:lang w:val="en-CA"/>
              </w:rPr>
              <w:t xml:space="preserve">89% reported that acquiring </w:t>
            </w:r>
            <w:r w:rsidR="009619C0">
              <w:rPr>
                <w:rFonts w:eastAsia="Calibri" w:cs="Times New Roman"/>
                <w:lang w:val="en-CA"/>
              </w:rPr>
              <w:t>medical cannabis</w:t>
            </w:r>
            <w:r w:rsidR="009619C0" w:rsidRPr="0033637F">
              <w:rPr>
                <w:rFonts w:eastAsia="Calibri" w:cs="Times New Roman"/>
                <w:lang w:val="en-CA"/>
              </w:rPr>
              <w:t xml:space="preserve"> </w:t>
            </w:r>
            <w:r w:rsidRPr="0033637F">
              <w:rPr>
                <w:rFonts w:eastAsia="Calibri" w:cs="Times New Roman"/>
                <w:lang w:val="en-CA"/>
              </w:rPr>
              <w:t>was safer after legalization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5F25AAC9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4315D336" w14:textId="78C355E3" w:rsidR="00E4521D" w:rsidRPr="0033637F" w:rsidRDefault="00E4521D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  <w:r w:rsidRPr="0033637F">
              <w:rPr>
                <w:rFonts w:eastAsia="Calibri" w:cs="Arial"/>
                <w:lang w:val="en-CA"/>
              </w:rPr>
              <w:t xml:space="preserve">85% more confident </w:t>
            </w:r>
            <w:r w:rsidR="009619C0">
              <w:rPr>
                <w:rFonts w:eastAsia="Calibri" w:cs="Arial"/>
                <w:lang w:val="en-CA"/>
              </w:rPr>
              <w:t>medical cannabis</w:t>
            </w:r>
            <w:r w:rsidR="009619C0" w:rsidRPr="0033637F">
              <w:rPr>
                <w:rFonts w:eastAsia="Calibri" w:cs="Arial"/>
                <w:lang w:val="en-CA"/>
              </w:rPr>
              <w:t xml:space="preserve"> </w:t>
            </w:r>
            <w:r w:rsidRPr="0033637F">
              <w:rPr>
                <w:rFonts w:eastAsia="Calibri" w:cs="Arial"/>
                <w:lang w:val="en-CA"/>
              </w:rPr>
              <w:t>was safer (less contamination) after legalization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37549190" w14:textId="77777777" w:rsidR="00E4521D" w:rsidRPr="0033637F" w:rsidRDefault="00E4521D" w:rsidP="00586FC0">
            <w:pPr>
              <w:spacing w:before="120" w:after="120" w:line="480" w:lineRule="auto"/>
              <w:ind w:left="57" w:hanging="57"/>
              <w:rPr>
                <w:rFonts w:eastAsia="Calibri" w:cs="Arial"/>
                <w:lang w:val="en-C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</w:tcPr>
          <w:p w14:paraId="42611E13" w14:textId="78C2ECEF" w:rsidR="00E4521D" w:rsidRPr="007E6C95" w:rsidRDefault="009619C0" w:rsidP="00586FC0">
            <w:pPr>
              <w:spacing w:before="120" w:after="120" w:line="480" w:lineRule="auto"/>
              <w:ind w:left="57" w:hanging="57"/>
              <w:rPr>
                <w:rFonts w:eastAsia="Calibri" w:cs="Arial"/>
              </w:rPr>
            </w:pPr>
            <w:r>
              <w:rPr>
                <w:rFonts w:cs="Arial"/>
              </w:rPr>
              <w:t xml:space="preserve">Not </w:t>
            </w:r>
            <w:proofErr w:type="spellStart"/>
            <w:r>
              <w:rPr>
                <w:rFonts w:cs="Arial"/>
              </w:rPr>
              <w:t>reported</w:t>
            </w:r>
            <w:proofErr w:type="spellEnd"/>
          </w:p>
        </w:tc>
      </w:tr>
    </w:tbl>
    <w:p w14:paraId="0668FA02" w14:textId="77777777" w:rsidR="00943E94" w:rsidRPr="0033637F" w:rsidRDefault="00943E94" w:rsidP="003B3009">
      <w:pPr>
        <w:spacing w:before="120" w:after="120" w:line="360" w:lineRule="auto"/>
        <w:jc w:val="both"/>
        <w:rPr>
          <w:lang w:val="en-CA"/>
        </w:rPr>
      </w:pPr>
    </w:p>
    <w:sectPr w:rsidR="00943E94" w:rsidRPr="0033637F" w:rsidSect="00991BD2">
      <w:pgSz w:w="15840" w:h="12240" w:orient="landscape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2D09ABF" w14:textId="77777777" w:rsidR="00CE28E5" w:rsidRDefault="00CE28E5">
      <w:pPr>
        <w:spacing w:after="0" w:line="240" w:lineRule="auto"/>
      </w:pPr>
      <w:r>
        <w:separator/>
      </w:r>
    </w:p>
  </w:endnote>
  <w:endnote w:type="continuationSeparator" w:id="0">
    <w:p w14:paraId="120CB9EA" w14:textId="77777777" w:rsidR="00CE28E5" w:rsidRDefault="00CE28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iberation Sans">
    <w:altName w:val="Arial"/>
    <w:charset w:val="00"/>
    <w:family w:val="swiss"/>
    <w:pitch w:val="variable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31388089"/>
      <w:docPartObj>
        <w:docPartGallery w:val="Page Numbers (Bottom of Page)"/>
        <w:docPartUnique/>
      </w:docPartObj>
    </w:sdtPr>
    <w:sdtEndPr/>
    <w:sdtContent>
      <w:p w14:paraId="0915C6CB" w14:textId="77777777" w:rsidR="005A5577" w:rsidRPr="00A22293" w:rsidRDefault="005A5577" w:rsidP="0045478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87151" w:rsidRPr="00787151">
          <w:rPr>
            <w:noProof/>
            <w:lang w:val="fr-FR"/>
          </w:rPr>
          <w:t>1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BDCA06" w14:textId="77777777" w:rsidR="00CE28E5" w:rsidRDefault="00CE28E5">
      <w:pPr>
        <w:spacing w:after="0" w:line="240" w:lineRule="auto"/>
      </w:pPr>
      <w:r>
        <w:separator/>
      </w:r>
    </w:p>
  </w:footnote>
  <w:footnote w:type="continuationSeparator" w:id="0">
    <w:p w14:paraId="5F33F3B5" w14:textId="77777777" w:rsidR="00CE28E5" w:rsidRDefault="00CE28E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985364" w14:textId="77777777" w:rsidR="005A5577" w:rsidRDefault="005A557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003D9"/>
    <w:multiLevelType w:val="hybridMultilevel"/>
    <w:tmpl w:val="7982E0B0"/>
    <w:lvl w:ilvl="0" w:tplc="DAF23198">
      <w:numFmt w:val="bullet"/>
      <w:lvlText w:val="•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196CD2"/>
    <w:multiLevelType w:val="hybridMultilevel"/>
    <w:tmpl w:val="943098DE"/>
    <w:lvl w:ilvl="0" w:tplc="F79CD832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Arial" w:hint="default"/>
        <w:color w:val="auto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0455E02"/>
    <w:multiLevelType w:val="hybridMultilevel"/>
    <w:tmpl w:val="AB56865C"/>
    <w:lvl w:ilvl="0" w:tplc="C16CE826">
      <w:start w:val="83"/>
      <w:numFmt w:val="bullet"/>
      <w:lvlText w:val=""/>
      <w:lvlJc w:val="left"/>
      <w:pPr>
        <w:ind w:left="720" w:hanging="360"/>
      </w:pPr>
      <w:rPr>
        <w:rFonts w:ascii="Symbol" w:hAnsi="Symbol" w:cs="Arial"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C9A6526"/>
    <w:multiLevelType w:val="hybridMultilevel"/>
    <w:tmpl w:val="4370AD0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19800C0"/>
    <w:multiLevelType w:val="hybridMultilevel"/>
    <w:tmpl w:val="FD4E439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3E82C6A"/>
    <w:multiLevelType w:val="hybridMultilevel"/>
    <w:tmpl w:val="360E17C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CDD66C3"/>
    <w:multiLevelType w:val="hybridMultilevel"/>
    <w:tmpl w:val="0F326C20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FDC3521"/>
    <w:multiLevelType w:val="hybridMultilevel"/>
    <w:tmpl w:val="A120C008"/>
    <w:lvl w:ilvl="0" w:tplc="EF726CD4">
      <w:start w:val="28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0544905"/>
    <w:multiLevelType w:val="hybridMultilevel"/>
    <w:tmpl w:val="2B304B0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6D83306"/>
    <w:multiLevelType w:val="hybridMultilevel"/>
    <w:tmpl w:val="47260B1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8060B68"/>
    <w:multiLevelType w:val="hybridMultilevel"/>
    <w:tmpl w:val="8D462078"/>
    <w:lvl w:ilvl="0" w:tplc="49E64CEA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i w:val="0"/>
        <w:sz w:val="24"/>
        <w:vertAlign w:val="superscrip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D8C57FE"/>
    <w:multiLevelType w:val="hybridMultilevel"/>
    <w:tmpl w:val="DC507B96"/>
    <w:lvl w:ilvl="0" w:tplc="C16CE826">
      <w:start w:val="83"/>
      <w:numFmt w:val="bullet"/>
      <w:lvlText w:val=""/>
      <w:lvlJc w:val="left"/>
      <w:pPr>
        <w:ind w:left="720" w:hanging="360"/>
      </w:pPr>
      <w:rPr>
        <w:rFonts w:ascii="Symbol" w:hAnsi="Symbol" w:cs="Arial"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4006DAC"/>
    <w:multiLevelType w:val="hybridMultilevel"/>
    <w:tmpl w:val="53C87A62"/>
    <w:lvl w:ilvl="0" w:tplc="382A16BA">
      <w:start w:val="1"/>
      <w:numFmt w:val="decimal"/>
      <w:lvlText w:val="%1"/>
      <w:lvlJc w:val="left"/>
      <w:pPr>
        <w:ind w:left="1353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2073" w:hanging="360"/>
      </w:pPr>
    </w:lvl>
    <w:lvl w:ilvl="2" w:tplc="1009001B" w:tentative="1">
      <w:start w:val="1"/>
      <w:numFmt w:val="lowerRoman"/>
      <w:lvlText w:val="%3."/>
      <w:lvlJc w:val="right"/>
      <w:pPr>
        <w:ind w:left="2793" w:hanging="180"/>
      </w:pPr>
    </w:lvl>
    <w:lvl w:ilvl="3" w:tplc="1009000F" w:tentative="1">
      <w:start w:val="1"/>
      <w:numFmt w:val="decimal"/>
      <w:lvlText w:val="%4."/>
      <w:lvlJc w:val="left"/>
      <w:pPr>
        <w:ind w:left="3513" w:hanging="360"/>
      </w:pPr>
    </w:lvl>
    <w:lvl w:ilvl="4" w:tplc="10090019" w:tentative="1">
      <w:start w:val="1"/>
      <w:numFmt w:val="lowerLetter"/>
      <w:lvlText w:val="%5."/>
      <w:lvlJc w:val="left"/>
      <w:pPr>
        <w:ind w:left="4233" w:hanging="360"/>
      </w:pPr>
    </w:lvl>
    <w:lvl w:ilvl="5" w:tplc="1009001B" w:tentative="1">
      <w:start w:val="1"/>
      <w:numFmt w:val="lowerRoman"/>
      <w:lvlText w:val="%6."/>
      <w:lvlJc w:val="right"/>
      <w:pPr>
        <w:ind w:left="4953" w:hanging="180"/>
      </w:pPr>
    </w:lvl>
    <w:lvl w:ilvl="6" w:tplc="1009000F" w:tentative="1">
      <w:start w:val="1"/>
      <w:numFmt w:val="decimal"/>
      <w:lvlText w:val="%7."/>
      <w:lvlJc w:val="left"/>
      <w:pPr>
        <w:ind w:left="5673" w:hanging="360"/>
      </w:pPr>
    </w:lvl>
    <w:lvl w:ilvl="7" w:tplc="10090019" w:tentative="1">
      <w:start w:val="1"/>
      <w:numFmt w:val="lowerLetter"/>
      <w:lvlText w:val="%8."/>
      <w:lvlJc w:val="left"/>
      <w:pPr>
        <w:ind w:left="6393" w:hanging="360"/>
      </w:pPr>
    </w:lvl>
    <w:lvl w:ilvl="8" w:tplc="10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3">
    <w:nsid w:val="44F703F5"/>
    <w:multiLevelType w:val="hybridMultilevel"/>
    <w:tmpl w:val="164E0C9E"/>
    <w:lvl w:ilvl="0" w:tplc="C16CE826">
      <w:start w:val="83"/>
      <w:numFmt w:val="bullet"/>
      <w:lvlText w:val=""/>
      <w:lvlJc w:val="left"/>
      <w:pPr>
        <w:ind w:left="720" w:hanging="360"/>
      </w:pPr>
      <w:rPr>
        <w:rFonts w:ascii="Symbol" w:hAnsi="Symbol" w:cs="Arial"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6572C39"/>
    <w:multiLevelType w:val="hybridMultilevel"/>
    <w:tmpl w:val="8FDED7AE"/>
    <w:lvl w:ilvl="0" w:tplc="C16CE826">
      <w:start w:val="83"/>
      <w:numFmt w:val="bullet"/>
      <w:lvlText w:val=""/>
      <w:lvlJc w:val="left"/>
      <w:pPr>
        <w:ind w:left="720" w:hanging="360"/>
      </w:pPr>
      <w:rPr>
        <w:rFonts w:ascii="Symbol" w:hAnsi="Symbol" w:cs="Arial"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D6E3C36"/>
    <w:multiLevelType w:val="hybridMultilevel"/>
    <w:tmpl w:val="3A9CE03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30C3EC3"/>
    <w:multiLevelType w:val="hybridMultilevel"/>
    <w:tmpl w:val="09E87C86"/>
    <w:lvl w:ilvl="0" w:tplc="A39AFD58">
      <w:start w:val="1"/>
      <w:numFmt w:val="bullet"/>
      <w:lvlText w:val=""/>
      <w:lvlJc w:val="left"/>
      <w:pPr>
        <w:ind w:left="927" w:hanging="360"/>
      </w:pPr>
      <w:rPr>
        <w:rFonts w:ascii="Symbol" w:hAnsi="Symbol" w:hint="default"/>
        <w:lang w:val="fr-CA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8B97919"/>
    <w:multiLevelType w:val="hybridMultilevel"/>
    <w:tmpl w:val="F9E20DA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F1856C7"/>
    <w:multiLevelType w:val="hybridMultilevel"/>
    <w:tmpl w:val="CCC4133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2034588"/>
    <w:multiLevelType w:val="hybridMultilevel"/>
    <w:tmpl w:val="6A26C382"/>
    <w:lvl w:ilvl="0" w:tplc="5CC20E14">
      <w:start w:val="28"/>
      <w:numFmt w:val="decimal"/>
      <w:lvlText w:val="%1"/>
      <w:lvlJc w:val="left"/>
      <w:pPr>
        <w:ind w:left="445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165" w:hanging="360"/>
      </w:pPr>
    </w:lvl>
    <w:lvl w:ilvl="2" w:tplc="1009001B" w:tentative="1">
      <w:start w:val="1"/>
      <w:numFmt w:val="lowerRoman"/>
      <w:lvlText w:val="%3."/>
      <w:lvlJc w:val="right"/>
      <w:pPr>
        <w:ind w:left="1885" w:hanging="180"/>
      </w:pPr>
    </w:lvl>
    <w:lvl w:ilvl="3" w:tplc="1009000F" w:tentative="1">
      <w:start w:val="1"/>
      <w:numFmt w:val="decimal"/>
      <w:lvlText w:val="%4."/>
      <w:lvlJc w:val="left"/>
      <w:pPr>
        <w:ind w:left="2605" w:hanging="360"/>
      </w:pPr>
    </w:lvl>
    <w:lvl w:ilvl="4" w:tplc="10090019" w:tentative="1">
      <w:start w:val="1"/>
      <w:numFmt w:val="lowerLetter"/>
      <w:lvlText w:val="%5."/>
      <w:lvlJc w:val="left"/>
      <w:pPr>
        <w:ind w:left="3325" w:hanging="360"/>
      </w:pPr>
    </w:lvl>
    <w:lvl w:ilvl="5" w:tplc="1009001B" w:tentative="1">
      <w:start w:val="1"/>
      <w:numFmt w:val="lowerRoman"/>
      <w:lvlText w:val="%6."/>
      <w:lvlJc w:val="right"/>
      <w:pPr>
        <w:ind w:left="4045" w:hanging="180"/>
      </w:pPr>
    </w:lvl>
    <w:lvl w:ilvl="6" w:tplc="1009000F" w:tentative="1">
      <w:start w:val="1"/>
      <w:numFmt w:val="decimal"/>
      <w:lvlText w:val="%7."/>
      <w:lvlJc w:val="left"/>
      <w:pPr>
        <w:ind w:left="4765" w:hanging="360"/>
      </w:pPr>
    </w:lvl>
    <w:lvl w:ilvl="7" w:tplc="10090019" w:tentative="1">
      <w:start w:val="1"/>
      <w:numFmt w:val="lowerLetter"/>
      <w:lvlText w:val="%8."/>
      <w:lvlJc w:val="left"/>
      <w:pPr>
        <w:ind w:left="5485" w:hanging="360"/>
      </w:pPr>
    </w:lvl>
    <w:lvl w:ilvl="8" w:tplc="1009001B" w:tentative="1">
      <w:start w:val="1"/>
      <w:numFmt w:val="lowerRoman"/>
      <w:lvlText w:val="%9."/>
      <w:lvlJc w:val="right"/>
      <w:pPr>
        <w:ind w:left="6205" w:hanging="180"/>
      </w:pPr>
    </w:lvl>
  </w:abstractNum>
  <w:abstractNum w:abstractNumId="20">
    <w:nsid w:val="62522B0D"/>
    <w:multiLevelType w:val="hybridMultilevel"/>
    <w:tmpl w:val="BC42B8B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2F360E8"/>
    <w:multiLevelType w:val="hybridMultilevel"/>
    <w:tmpl w:val="EAAC6BC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BA24F0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410740D"/>
    <w:multiLevelType w:val="hybridMultilevel"/>
    <w:tmpl w:val="E984065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C152BDD"/>
    <w:multiLevelType w:val="hybridMultilevel"/>
    <w:tmpl w:val="D96CA5A8"/>
    <w:lvl w:ilvl="0" w:tplc="10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73723634">
      <w:start w:val="1"/>
      <w:numFmt w:val="bullet"/>
      <w:lvlText w:val="o"/>
      <w:lvlJc w:val="left"/>
      <w:pPr>
        <w:ind w:left="1440" w:hanging="360"/>
      </w:pPr>
      <w:rPr>
        <w:rFonts w:ascii="Calibri" w:hAnsi="Calibri" w:hint="default"/>
        <w:sz w:val="20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5076D23"/>
    <w:multiLevelType w:val="hybridMultilevel"/>
    <w:tmpl w:val="39749E92"/>
    <w:lvl w:ilvl="0" w:tplc="C16CE826">
      <w:start w:val="83"/>
      <w:numFmt w:val="bullet"/>
      <w:lvlText w:val=""/>
      <w:lvlJc w:val="left"/>
      <w:pPr>
        <w:ind w:left="720" w:hanging="360"/>
      </w:pPr>
      <w:rPr>
        <w:rFonts w:ascii="Symbol" w:hAnsi="Symbol" w:cs="Arial" w:hint="default"/>
        <w:b w:val="0"/>
        <w:i w:val="0"/>
        <w:sz w:val="24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EB53275"/>
    <w:multiLevelType w:val="hybridMultilevel"/>
    <w:tmpl w:val="F1828E5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F5D6060"/>
    <w:multiLevelType w:val="hybridMultilevel"/>
    <w:tmpl w:val="3FBEDC7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5"/>
  </w:num>
  <w:num w:numId="3">
    <w:abstractNumId w:val="20"/>
  </w:num>
  <w:num w:numId="4">
    <w:abstractNumId w:val="8"/>
  </w:num>
  <w:num w:numId="5">
    <w:abstractNumId w:val="3"/>
  </w:num>
  <w:num w:numId="6">
    <w:abstractNumId w:val="25"/>
  </w:num>
  <w:num w:numId="7">
    <w:abstractNumId w:val="1"/>
  </w:num>
  <w:num w:numId="8">
    <w:abstractNumId w:val="22"/>
  </w:num>
  <w:num w:numId="9">
    <w:abstractNumId w:val="12"/>
  </w:num>
  <w:num w:numId="10">
    <w:abstractNumId w:val="21"/>
  </w:num>
  <w:num w:numId="11">
    <w:abstractNumId w:val="5"/>
  </w:num>
  <w:num w:numId="12">
    <w:abstractNumId w:val="26"/>
  </w:num>
  <w:num w:numId="13">
    <w:abstractNumId w:val="4"/>
  </w:num>
  <w:num w:numId="14">
    <w:abstractNumId w:val="7"/>
  </w:num>
  <w:num w:numId="15">
    <w:abstractNumId w:val="19"/>
  </w:num>
  <w:num w:numId="16">
    <w:abstractNumId w:val="18"/>
  </w:num>
  <w:num w:numId="17">
    <w:abstractNumId w:val="2"/>
  </w:num>
  <w:num w:numId="18">
    <w:abstractNumId w:val="6"/>
  </w:num>
  <w:num w:numId="19">
    <w:abstractNumId w:val="10"/>
  </w:num>
  <w:num w:numId="20">
    <w:abstractNumId w:val="13"/>
  </w:num>
  <w:num w:numId="21">
    <w:abstractNumId w:val="24"/>
  </w:num>
  <w:num w:numId="22">
    <w:abstractNumId w:val="11"/>
  </w:num>
  <w:num w:numId="23">
    <w:abstractNumId w:val="0"/>
  </w:num>
  <w:num w:numId="24">
    <w:abstractNumId w:val="23"/>
  </w:num>
  <w:num w:numId="25">
    <w:abstractNumId w:val="17"/>
  </w:num>
  <w:num w:numId="26">
    <w:abstractNumId w:val="14"/>
  </w:num>
  <w:num w:numId="27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ISE POISBLAUD">
    <w15:presenceInfo w15:providerId="AD" w15:userId="S-1-5-21-1838967926-1221094455-2099212325-1721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Pain Cop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5pr9s2rparttle9avqxeavmzwx55favstvs&quot;&gt;EndNote_Cannabis&lt;record-ids&gt;&lt;item&gt;107&lt;/item&gt;&lt;item&gt;108&lt;/item&gt;&lt;item&gt;109&lt;/item&gt;&lt;item&gt;110&lt;/item&gt;&lt;item&gt;111&lt;/item&gt;&lt;item&gt;112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7&lt;/item&gt;&lt;item&gt;178&lt;/item&gt;&lt;item&gt;179&lt;/item&gt;&lt;item&gt;180&lt;/item&gt;&lt;item&gt;181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8&lt;/item&gt;&lt;item&gt;209&lt;/item&gt;&lt;item&gt;210&lt;/item&gt;&lt;item&gt;211&lt;/item&gt;&lt;item&gt;212&lt;/item&gt;&lt;item&gt;213&lt;/item&gt;&lt;item&gt;215&lt;/item&gt;&lt;item&gt;216&lt;/item&gt;&lt;item&gt;217&lt;/item&gt;&lt;item&gt;218&lt;/item&gt;&lt;item&gt;219&lt;/item&gt;&lt;item&gt;220&lt;/item&gt;&lt;item&gt;221&lt;/item&gt;&lt;item&gt;222&lt;/item&gt;&lt;/record-ids&gt;&lt;/item&gt;&lt;/Libraries&gt;"/>
  </w:docVars>
  <w:rsids>
    <w:rsidRoot w:val="009575B2"/>
    <w:rsid w:val="00000E5F"/>
    <w:rsid w:val="0000248C"/>
    <w:rsid w:val="00004824"/>
    <w:rsid w:val="00005F61"/>
    <w:rsid w:val="0001314E"/>
    <w:rsid w:val="00013830"/>
    <w:rsid w:val="00014967"/>
    <w:rsid w:val="00015B8F"/>
    <w:rsid w:val="00016BD9"/>
    <w:rsid w:val="00017122"/>
    <w:rsid w:val="00017429"/>
    <w:rsid w:val="00017FF6"/>
    <w:rsid w:val="00021BE8"/>
    <w:rsid w:val="0002438F"/>
    <w:rsid w:val="0002489D"/>
    <w:rsid w:val="00025C46"/>
    <w:rsid w:val="00031303"/>
    <w:rsid w:val="000315D8"/>
    <w:rsid w:val="000323C6"/>
    <w:rsid w:val="0003254F"/>
    <w:rsid w:val="000328BC"/>
    <w:rsid w:val="00032D9D"/>
    <w:rsid w:val="00032FE7"/>
    <w:rsid w:val="00033A89"/>
    <w:rsid w:val="00034239"/>
    <w:rsid w:val="00035162"/>
    <w:rsid w:val="00035735"/>
    <w:rsid w:val="00035B6F"/>
    <w:rsid w:val="000367C7"/>
    <w:rsid w:val="000376BD"/>
    <w:rsid w:val="00040B96"/>
    <w:rsid w:val="000433FF"/>
    <w:rsid w:val="0004380C"/>
    <w:rsid w:val="000445E6"/>
    <w:rsid w:val="00045BC6"/>
    <w:rsid w:val="000464A0"/>
    <w:rsid w:val="00046D0A"/>
    <w:rsid w:val="00050522"/>
    <w:rsid w:val="000508FB"/>
    <w:rsid w:val="0005176E"/>
    <w:rsid w:val="000600ED"/>
    <w:rsid w:val="000609C2"/>
    <w:rsid w:val="00061682"/>
    <w:rsid w:val="000635CF"/>
    <w:rsid w:val="00063D1D"/>
    <w:rsid w:val="00064A71"/>
    <w:rsid w:val="000665EB"/>
    <w:rsid w:val="00066F07"/>
    <w:rsid w:val="00074DA0"/>
    <w:rsid w:val="000750FF"/>
    <w:rsid w:val="0007611C"/>
    <w:rsid w:val="00076FFE"/>
    <w:rsid w:val="00077B70"/>
    <w:rsid w:val="00080AF6"/>
    <w:rsid w:val="000830AA"/>
    <w:rsid w:val="00084D95"/>
    <w:rsid w:val="00085758"/>
    <w:rsid w:val="00086CB4"/>
    <w:rsid w:val="00087A50"/>
    <w:rsid w:val="00090110"/>
    <w:rsid w:val="000906A7"/>
    <w:rsid w:val="00090ADC"/>
    <w:rsid w:val="00090C21"/>
    <w:rsid w:val="00092605"/>
    <w:rsid w:val="00092894"/>
    <w:rsid w:val="00092E63"/>
    <w:rsid w:val="00094E72"/>
    <w:rsid w:val="00095DFB"/>
    <w:rsid w:val="000A06D9"/>
    <w:rsid w:val="000A14FB"/>
    <w:rsid w:val="000A36FE"/>
    <w:rsid w:val="000A5320"/>
    <w:rsid w:val="000A53B0"/>
    <w:rsid w:val="000A57BC"/>
    <w:rsid w:val="000A5C21"/>
    <w:rsid w:val="000A62B8"/>
    <w:rsid w:val="000A6716"/>
    <w:rsid w:val="000B01E8"/>
    <w:rsid w:val="000B1224"/>
    <w:rsid w:val="000B2B5D"/>
    <w:rsid w:val="000B51B5"/>
    <w:rsid w:val="000B6463"/>
    <w:rsid w:val="000B71F5"/>
    <w:rsid w:val="000B731A"/>
    <w:rsid w:val="000B7950"/>
    <w:rsid w:val="000C19BB"/>
    <w:rsid w:val="000C27C0"/>
    <w:rsid w:val="000C410D"/>
    <w:rsid w:val="000C521D"/>
    <w:rsid w:val="000C58CF"/>
    <w:rsid w:val="000C70E2"/>
    <w:rsid w:val="000D166C"/>
    <w:rsid w:val="000D1980"/>
    <w:rsid w:val="000D2CF9"/>
    <w:rsid w:val="000D4890"/>
    <w:rsid w:val="000D5F31"/>
    <w:rsid w:val="000D62F0"/>
    <w:rsid w:val="000E16B5"/>
    <w:rsid w:val="000E54BD"/>
    <w:rsid w:val="000E5704"/>
    <w:rsid w:val="000E7896"/>
    <w:rsid w:val="000E7B5F"/>
    <w:rsid w:val="000F18E6"/>
    <w:rsid w:val="000F2A67"/>
    <w:rsid w:val="000F354A"/>
    <w:rsid w:val="000F5585"/>
    <w:rsid w:val="000F7005"/>
    <w:rsid w:val="000F7E79"/>
    <w:rsid w:val="001034F2"/>
    <w:rsid w:val="00111A0D"/>
    <w:rsid w:val="00112AC8"/>
    <w:rsid w:val="00112D71"/>
    <w:rsid w:val="0011584C"/>
    <w:rsid w:val="00116A59"/>
    <w:rsid w:val="00116BCA"/>
    <w:rsid w:val="00116F46"/>
    <w:rsid w:val="00126D89"/>
    <w:rsid w:val="00126E90"/>
    <w:rsid w:val="00132746"/>
    <w:rsid w:val="00134263"/>
    <w:rsid w:val="00136E09"/>
    <w:rsid w:val="001400CD"/>
    <w:rsid w:val="001400CF"/>
    <w:rsid w:val="00140CED"/>
    <w:rsid w:val="001413F7"/>
    <w:rsid w:val="0014244C"/>
    <w:rsid w:val="001428B9"/>
    <w:rsid w:val="0014461A"/>
    <w:rsid w:val="00144CE8"/>
    <w:rsid w:val="001453D8"/>
    <w:rsid w:val="00145419"/>
    <w:rsid w:val="0014567E"/>
    <w:rsid w:val="001464F6"/>
    <w:rsid w:val="001473BC"/>
    <w:rsid w:val="001473DE"/>
    <w:rsid w:val="0015230B"/>
    <w:rsid w:val="001540F6"/>
    <w:rsid w:val="00155897"/>
    <w:rsid w:val="001573EE"/>
    <w:rsid w:val="00157F66"/>
    <w:rsid w:val="001617A0"/>
    <w:rsid w:val="00162595"/>
    <w:rsid w:val="00162E9C"/>
    <w:rsid w:val="001636D9"/>
    <w:rsid w:val="00165D03"/>
    <w:rsid w:val="0016747C"/>
    <w:rsid w:val="00167A5E"/>
    <w:rsid w:val="0017348F"/>
    <w:rsid w:val="00177251"/>
    <w:rsid w:val="00180209"/>
    <w:rsid w:val="0018091D"/>
    <w:rsid w:val="001814E6"/>
    <w:rsid w:val="001827A2"/>
    <w:rsid w:val="00182D7B"/>
    <w:rsid w:val="00183848"/>
    <w:rsid w:val="00184250"/>
    <w:rsid w:val="00187261"/>
    <w:rsid w:val="00187662"/>
    <w:rsid w:val="00190FD4"/>
    <w:rsid w:val="00191484"/>
    <w:rsid w:val="00191ADE"/>
    <w:rsid w:val="00191D07"/>
    <w:rsid w:val="00193518"/>
    <w:rsid w:val="00196975"/>
    <w:rsid w:val="001A1943"/>
    <w:rsid w:val="001A38D4"/>
    <w:rsid w:val="001A405A"/>
    <w:rsid w:val="001A647F"/>
    <w:rsid w:val="001A6F41"/>
    <w:rsid w:val="001A72A2"/>
    <w:rsid w:val="001B0AB7"/>
    <w:rsid w:val="001B1AA4"/>
    <w:rsid w:val="001B4751"/>
    <w:rsid w:val="001B4CDB"/>
    <w:rsid w:val="001B6282"/>
    <w:rsid w:val="001B64A2"/>
    <w:rsid w:val="001B67A3"/>
    <w:rsid w:val="001C38D2"/>
    <w:rsid w:val="001C5321"/>
    <w:rsid w:val="001C5504"/>
    <w:rsid w:val="001C6498"/>
    <w:rsid w:val="001D039E"/>
    <w:rsid w:val="001D1924"/>
    <w:rsid w:val="001D284F"/>
    <w:rsid w:val="001D37B8"/>
    <w:rsid w:val="001D4D6C"/>
    <w:rsid w:val="001D50FA"/>
    <w:rsid w:val="001D58C5"/>
    <w:rsid w:val="001D5F66"/>
    <w:rsid w:val="001E012C"/>
    <w:rsid w:val="001E3ED4"/>
    <w:rsid w:val="001E3F76"/>
    <w:rsid w:val="001E453E"/>
    <w:rsid w:val="001E7534"/>
    <w:rsid w:val="001E7D8D"/>
    <w:rsid w:val="001F20EC"/>
    <w:rsid w:val="001F4F15"/>
    <w:rsid w:val="001F76ED"/>
    <w:rsid w:val="001F797C"/>
    <w:rsid w:val="00202BF1"/>
    <w:rsid w:val="002059B2"/>
    <w:rsid w:val="002062FE"/>
    <w:rsid w:val="00206FC5"/>
    <w:rsid w:val="00207059"/>
    <w:rsid w:val="002078C0"/>
    <w:rsid w:val="00211727"/>
    <w:rsid w:val="002117AD"/>
    <w:rsid w:val="00212237"/>
    <w:rsid w:val="0021235C"/>
    <w:rsid w:val="002126B6"/>
    <w:rsid w:val="00213E0D"/>
    <w:rsid w:val="002147CF"/>
    <w:rsid w:val="00214A2A"/>
    <w:rsid w:val="00214E65"/>
    <w:rsid w:val="00215F24"/>
    <w:rsid w:val="002210DB"/>
    <w:rsid w:val="0022199E"/>
    <w:rsid w:val="00221ECA"/>
    <w:rsid w:val="0023305C"/>
    <w:rsid w:val="0023495C"/>
    <w:rsid w:val="00235404"/>
    <w:rsid w:val="00236258"/>
    <w:rsid w:val="0023638F"/>
    <w:rsid w:val="00236696"/>
    <w:rsid w:val="002368D7"/>
    <w:rsid w:val="00236D97"/>
    <w:rsid w:val="0023711C"/>
    <w:rsid w:val="00242305"/>
    <w:rsid w:val="0024263D"/>
    <w:rsid w:val="002440B0"/>
    <w:rsid w:val="0024413B"/>
    <w:rsid w:val="0024640E"/>
    <w:rsid w:val="00247028"/>
    <w:rsid w:val="00250B2F"/>
    <w:rsid w:val="002511B5"/>
    <w:rsid w:val="002518A5"/>
    <w:rsid w:val="00251E3F"/>
    <w:rsid w:val="00251FC5"/>
    <w:rsid w:val="00253137"/>
    <w:rsid w:val="00255A4B"/>
    <w:rsid w:val="00256A42"/>
    <w:rsid w:val="0025719C"/>
    <w:rsid w:val="0026089C"/>
    <w:rsid w:val="002615A3"/>
    <w:rsid w:val="0026372E"/>
    <w:rsid w:val="00264A58"/>
    <w:rsid w:val="00264E9C"/>
    <w:rsid w:val="00266168"/>
    <w:rsid w:val="002664AD"/>
    <w:rsid w:val="00267079"/>
    <w:rsid w:val="0027080E"/>
    <w:rsid w:val="002711FD"/>
    <w:rsid w:val="0027123D"/>
    <w:rsid w:val="002724BB"/>
    <w:rsid w:val="002729DF"/>
    <w:rsid w:val="00274EC3"/>
    <w:rsid w:val="0027520B"/>
    <w:rsid w:val="002755A9"/>
    <w:rsid w:val="002766D5"/>
    <w:rsid w:val="00276CEB"/>
    <w:rsid w:val="00277DDA"/>
    <w:rsid w:val="00277F2C"/>
    <w:rsid w:val="0028039D"/>
    <w:rsid w:val="00280BE3"/>
    <w:rsid w:val="00281D5E"/>
    <w:rsid w:val="002827D1"/>
    <w:rsid w:val="002867AF"/>
    <w:rsid w:val="00293E7A"/>
    <w:rsid w:val="00294B77"/>
    <w:rsid w:val="00294C48"/>
    <w:rsid w:val="002A474F"/>
    <w:rsid w:val="002A56CF"/>
    <w:rsid w:val="002A5D46"/>
    <w:rsid w:val="002A5E4B"/>
    <w:rsid w:val="002B043C"/>
    <w:rsid w:val="002B05D3"/>
    <w:rsid w:val="002B0DA9"/>
    <w:rsid w:val="002B6608"/>
    <w:rsid w:val="002C2129"/>
    <w:rsid w:val="002C3F46"/>
    <w:rsid w:val="002C5337"/>
    <w:rsid w:val="002C6311"/>
    <w:rsid w:val="002D0974"/>
    <w:rsid w:val="002D2C8E"/>
    <w:rsid w:val="002D3C2F"/>
    <w:rsid w:val="002D429B"/>
    <w:rsid w:val="002D6AB0"/>
    <w:rsid w:val="002D6D31"/>
    <w:rsid w:val="002E162E"/>
    <w:rsid w:val="002E34A9"/>
    <w:rsid w:val="002E58A3"/>
    <w:rsid w:val="002E67E3"/>
    <w:rsid w:val="002E73BD"/>
    <w:rsid w:val="002F2165"/>
    <w:rsid w:val="002F254F"/>
    <w:rsid w:val="002F3096"/>
    <w:rsid w:val="002F7BBF"/>
    <w:rsid w:val="00301981"/>
    <w:rsid w:val="003031B7"/>
    <w:rsid w:val="0030464E"/>
    <w:rsid w:val="003060A3"/>
    <w:rsid w:val="003066FE"/>
    <w:rsid w:val="00306BBE"/>
    <w:rsid w:val="00307D0B"/>
    <w:rsid w:val="003110D3"/>
    <w:rsid w:val="003116BA"/>
    <w:rsid w:val="003123F3"/>
    <w:rsid w:val="00313341"/>
    <w:rsid w:val="003157E1"/>
    <w:rsid w:val="003166D8"/>
    <w:rsid w:val="00320C46"/>
    <w:rsid w:val="0032156C"/>
    <w:rsid w:val="00322AA8"/>
    <w:rsid w:val="00324571"/>
    <w:rsid w:val="003250B6"/>
    <w:rsid w:val="00327491"/>
    <w:rsid w:val="003275DE"/>
    <w:rsid w:val="00330E34"/>
    <w:rsid w:val="00331028"/>
    <w:rsid w:val="00331B25"/>
    <w:rsid w:val="00333021"/>
    <w:rsid w:val="0033489F"/>
    <w:rsid w:val="003353A9"/>
    <w:rsid w:val="0033637F"/>
    <w:rsid w:val="00336C13"/>
    <w:rsid w:val="0034352E"/>
    <w:rsid w:val="003465BE"/>
    <w:rsid w:val="00347517"/>
    <w:rsid w:val="00347518"/>
    <w:rsid w:val="00350FCA"/>
    <w:rsid w:val="003548C5"/>
    <w:rsid w:val="00354A87"/>
    <w:rsid w:val="00356834"/>
    <w:rsid w:val="003615D8"/>
    <w:rsid w:val="00361FD8"/>
    <w:rsid w:val="0036272A"/>
    <w:rsid w:val="00363811"/>
    <w:rsid w:val="00363E8D"/>
    <w:rsid w:val="003642C4"/>
    <w:rsid w:val="00366767"/>
    <w:rsid w:val="00367308"/>
    <w:rsid w:val="003673A1"/>
    <w:rsid w:val="00370F0F"/>
    <w:rsid w:val="00372A15"/>
    <w:rsid w:val="00373AA9"/>
    <w:rsid w:val="003745AE"/>
    <w:rsid w:val="00377DC1"/>
    <w:rsid w:val="00377EF7"/>
    <w:rsid w:val="003813C1"/>
    <w:rsid w:val="003834DA"/>
    <w:rsid w:val="003843F0"/>
    <w:rsid w:val="00385C5F"/>
    <w:rsid w:val="003861F5"/>
    <w:rsid w:val="0039065F"/>
    <w:rsid w:val="003908FD"/>
    <w:rsid w:val="00392E6C"/>
    <w:rsid w:val="00394E0D"/>
    <w:rsid w:val="00396CA0"/>
    <w:rsid w:val="003979B6"/>
    <w:rsid w:val="003A1B1D"/>
    <w:rsid w:val="003A1D56"/>
    <w:rsid w:val="003A1F53"/>
    <w:rsid w:val="003A3169"/>
    <w:rsid w:val="003A7C4F"/>
    <w:rsid w:val="003B0E17"/>
    <w:rsid w:val="003B1467"/>
    <w:rsid w:val="003B23A1"/>
    <w:rsid w:val="003B3009"/>
    <w:rsid w:val="003B3698"/>
    <w:rsid w:val="003B53E0"/>
    <w:rsid w:val="003B7422"/>
    <w:rsid w:val="003B7688"/>
    <w:rsid w:val="003C090E"/>
    <w:rsid w:val="003C0F54"/>
    <w:rsid w:val="003C1053"/>
    <w:rsid w:val="003C1B63"/>
    <w:rsid w:val="003C4F73"/>
    <w:rsid w:val="003D0203"/>
    <w:rsid w:val="003D067A"/>
    <w:rsid w:val="003D156C"/>
    <w:rsid w:val="003D1D82"/>
    <w:rsid w:val="003D3232"/>
    <w:rsid w:val="003D46D9"/>
    <w:rsid w:val="003D4D4E"/>
    <w:rsid w:val="003D4DF9"/>
    <w:rsid w:val="003D7E26"/>
    <w:rsid w:val="003D7F96"/>
    <w:rsid w:val="003E1A1F"/>
    <w:rsid w:val="003E2193"/>
    <w:rsid w:val="003E263D"/>
    <w:rsid w:val="003E2D42"/>
    <w:rsid w:val="003E44C2"/>
    <w:rsid w:val="003F3046"/>
    <w:rsid w:val="003F45DE"/>
    <w:rsid w:val="003F60A3"/>
    <w:rsid w:val="003F649D"/>
    <w:rsid w:val="003F6B62"/>
    <w:rsid w:val="003F6F3C"/>
    <w:rsid w:val="003F7D8C"/>
    <w:rsid w:val="00400C43"/>
    <w:rsid w:val="0040133F"/>
    <w:rsid w:val="00402036"/>
    <w:rsid w:val="004026BA"/>
    <w:rsid w:val="00402A5C"/>
    <w:rsid w:val="00405805"/>
    <w:rsid w:val="004124EA"/>
    <w:rsid w:val="00412DDC"/>
    <w:rsid w:val="00413918"/>
    <w:rsid w:val="0041493D"/>
    <w:rsid w:val="00415237"/>
    <w:rsid w:val="004152A6"/>
    <w:rsid w:val="00415DA3"/>
    <w:rsid w:val="00417CF3"/>
    <w:rsid w:val="00417F77"/>
    <w:rsid w:val="00420C8F"/>
    <w:rsid w:val="00421D33"/>
    <w:rsid w:val="00422035"/>
    <w:rsid w:val="0042229B"/>
    <w:rsid w:val="00423FEB"/>
    <w:rsid w:val="00424509"/>
    <w:rsid w:val="004252E6"/>
    <w:rsid w:val="004274C3"/>
    <w:rsid w:val="00427D1A"/>
    <w:rsid w:val="00430014"/>
    <w:rsid w:val="0043034F"/>
    <w:rsid w:val="00432988"/>
    <w:rsid w:val="00432F21"/>
    <w:rsid w:val="00433491"/>
    <w:rsid w:val="00433845"/>
    <w:rsid w:val="00433DA8"/>
    <w:rsid w:val="00434316"/>
    <w:rsid w:val="00435C7E"/>
    <w:rsid w:val="004360DD"/>
    <w:rsid w:val="00436C1C"/>
    <w:rsid w:val="00436CBF"/>
    <w:rsid w:val="00437DA8"/>
    <w:rsid w:val="004413DE"/>
    <w:rsid w:val="00441A73"/>
    <w:rsid w:val="00442751"/>
    <w:rsid w:val="00442D44"/>
    <w:rsid w:val="00443A9C"/>
    <w:rsid w:val="00444D7F"/>
    <w:rsid w:val="004453EC"/>
    <w:rsid w:val="004457F0"/>
    <w:rsid w:val="00445E65"/>
    <w:rsid w:val="00446819"/>
    <w:rsid w:val="004509E3"/>
    <w:rsid w:val="00450ED4"/>
    <w:rsid w:val="00452258"/>
    <w:rsid w:val="00454789"/>
    <w:rsid w:val="0045484F"/>
    <w:rsid w:val="00454A72"/>
    <w:rsid w:val="0045501A"/>
    <w:rsid w:val="00455873"/>
    <w:rsid w:val="00455F91"/>
    <w:rsid w:val="00456CA4"/>
    <w:rsid w:val="00456D50"/>
    <w:rsid w:val="00456E68"/>
    <w:rsid w:val="00461460"/>
    <w:rsid w:val="004615EC"/>
    <w:rsid w:val="00461985"/>
    <w:rsid w:val="00463524"/>
    <w:rsid w:val="00463F93"/>
    <w:rsid w:val="00470559"/>
    <w:rsid w:val="00470CDB"/>
    <w:rsid w:val="004742C4"/>
    <w:rsid w:val="004773F6"/>
    <w:rsid w:val="00477520"/>
    <w:rsid w:val="00477DD4"/>
    <w:rsid w:val="00480A92"/>
    <w:rsid w:val="00480D40"/>
    <w:rsid w:val="00482468"/>
    <w:rsid w:val="004827F8"/>
    <w:rsid w:val="00483CAB"/>
    <w:rsid w:val="00484C18"/>
    <w:rsid w:val="0048549E"/>
    <w:rsid w:val="0048586E"/>
    <w:rsid w:val="00485A0F"/>
    <w:rsid w:val="004868DF"/>
    <w:rsid w:val="004873AD"/>
    <w:rsid w:val="004874BC"/>
    <w:rsid w:val="00487FC1"/>
    <w:rsid w:val="00490414"/>
    <w:rsid w:val="0049204F"/>
    <w:rsid w:val="00492052"/>
    <w:rsid w:val="0049273F"/>
    <w:rsid w:val="00493015"/>
    <w:rsid w:val="00493553"/>
    <w:rsid w:val="00493928"/>
    <w:rsid w:val="00495A08"/>
    <w:rsid w:val="004965CB"/>
    <w:rsid w:val="0049684A"/>
    <w:rsid w:val="0049794B"/>
    <w:rsid w:val="004A0054"/>
    <w:rsid w:val="004A2594"/>
    <w:rsid w:val="004A62DD"/>
    <w:rsid w:val="004A73EF"/>
    <w:rsid w:val="004B1018"/>
    <w:rsid w:val="004B2D97"/>
    <w:rsid w:val="004B5937"/>
    <w:rsid w:val="004B6CE5"/>
    <w:rsid w:val="004C03FA"/>
    <w:rsid w:val="004C045E"/>
    <w:rsid w:val="004C12FB"/>
    <w:rsid w:val="004C1A5E"/>
    <w:rsid w:val="004C1F04"/>
    <w:rsid w:val="004C47C0"/>
    <w:rsid w:val="004C4F56"/>
    <w:rsid w:val="004C7D95"/>
    <w:rsid w:val="004C7F29"/>
    <w:rsid w:val="004D2EA3"/>
    <w:rsid w:val="004D4D3C"/>
    <w:rsid w:val="004E2DF0"/>
    <w:rsid w:val="004E5D20"/>
    <w:rsid w:val="004E7B1E"/>
    <w:rsid w:val="004E7DE6"/>
    <w:rsid w:val="004F6532"/>
    <w:rsid w:val="004F741B"/>
    <w:rsid w:val="004F77DF"/>
    <w:rsid w:val="00500301"/>
    <w:rsid w:val="005021AF"/>
    <w:rsid w:val="00502486"/>
    <w:rsid w:val="0050422C"/>
    <w:rsid w:val="005056AD"/>
    <w:rsid w:val="00505BDD"/>
    <w:rsid w:val="00505C0B"/>
    <w:rsid w:val="00506816"/>
    <w:rsid w:val="00510100"/>
    <w:rsid w:val="00510370"/>
    <w:rsid w:val="00512EF8"/>
    <w:rsid w:val="0051387A"/>
    <w:rsid w:val="0051418D"/>
    <w:rsid w:val="00516638"/>
    <w:rsid w:val="00520F8F"/>
    <w:rsid w:val="005212CB"/>
    <w:rsid w:val="00521CB0"/>
    <w:rsid w:val="00521D2A"/>
    <w:rsid w:val="00522A9B"/>
    <w:rsid w:val="00523259"/>
    <w:rsid w:val="00524292"/>
    <w:rsid w:val="00524AFF"/>
    <w:rsid w:val="00524C34"/>
    <w:rsid w:val="00525E09"/>
    <w:rsid w:val="00526863"/>
    <w:rsid w:val="00526DBE"/>
    <w:rsid w:val="005277BA"/>
    <w:rsid w:val="00527DFC"/>
    <w:rsid w:val="005304CE"/>
    <w:rsid w:val="00531A4E"/>
    <w:rsid w:val="00531E6F"/>
    <w:rsid w:val="005327D9"/>
    <w:rsid w:val="00532851"/>
    <w:rsid w:val="005334A4"/>
    <w:rsid w:val="00533877"/>
    <w:rsid w:val="00533C61"/>
    <w:rsid w:val="00534142"/>
    <w:rsid w:val="00534158"/>
    <w:rsid w:val="0053750A"/>
    <w:rsid w:val="00540A29"/>
    <w:rsid w:val="00544389"/>
    <w:rsid w:val="00545055"/>
    <w:rsid w:val="0054667D"/>
    <w:rsid w:val="00550A8B"/>
    <w:rsid w:val="00551B29"/>
    <w:rsid w:val="00552240"/>
    <w:rsid w:val="00554B5E"/>
    <w:rsid w:val="00557291"/>
    <w:rsid w:val="005633C5"/>
    <w:rsid w:val="005635BC"/>
    <w:rsid w:val="005637C3"/>
    <w:rsid w:val="00567943"/>
    <w:rsid w:val="0057175F"/>
    <w:rsid w:val="005744D1"/>
    <w:rsid w:val="00574CDC"/>
    <w:rsid w:val="00576440"/>
    <w:rsid w:val="005765D3"/>
    <w:rsid w:val="0058008F"/>
    <w:rsid w:val="005800FB"/>
    <w:rsid w:val="00580699"/>
    <w:rsid w:val="00580843"/>
    <w:rsid w:val="00585BD8"/>
    <w:rsid w:val="005868F1"/>
    <w:rsid w:val="00586FC0"/>
    <w:rsid w:val="005931CD"/>
    <w:rsid w:val="005933CF"/>
    <w:rsid w:val="00594808"/>
    <w:rsid w:val="00594918"/>
    <w:rsid w:val="005954A9"/>
    <w:rsid w:val="00596DD7"/>
    <w:rsid w:val="00596FF1"/>
    <w:rsid w:val="005975B7"/>
    <w:rsid w:val="005A15D8"/>
    <w:rsid w:val="005A2FC9"/>
    <w:rsid w:val="005A40E9"/>
    <w:rsid w:val="005A4C4A"/>
    <w:rsid w:val="005A5577"/>
    <w:rsid w:val="005B135D"/>
    <w:rsid w:val="005B4C0C"/>
    <w:rsid w:val="005C1F7E"/>
    <w:rsid w:val="005C2C09"/>
    <w:rsid w:val="005C2C6A"/>
    <w:rsid w:val="005C3B3E"/>
    <w:rsid w:val="005C3F2D"/>
    <w:rsid w:val="005C40CF"/>
    <w:rsid w:val="005C4961"/>
    <w:rsid w:val="005C6639"/>
    <w:rsid w:val="005C7679"/>
    <w:rsid w:val="005D0C58"/>
    <w:rsid w:val="005D433C"/>
    <w:rsid w:val="005D5D7E"/>
    <w:rsid w:val="005D764B"/>
    <w:rsid w:val="005E0DF3"/>
    <w:rsid w:val="005E14D4"/>
    <w:rsid w:val="005E4C3C"/>
    <w:rsid w:val="005E51CC"/>
    <w:rsid w:val="005E687F"/>
    <w:rsid w:val="005E7476"/>
    <w:rsid w:val="005E7824"/>
    <w:rsid w:val="005F1759"/>
    <w:rsid w:val="005F2FF2"/>
    <w:rsid w:val="005F5A7F"/>
    <w:rsid w:val="005F61FE"/>
    <w:rsid w:val="005F68AD"/>
    <w:rsid w:val="006016D5"/>
    <w:rsid w:val="00601C9B"/>
    <w:rsid w:val="00603B90"/>
    <w:rsid w:val="00605900"/>
    <w:rsid w:val="00605E99"/>
    <w:rsid w:val="00606659"/>
    <w:rsid w:val="00606B33"/>
    <w:rsid w:val="006116BD"/>
    <w:rsid w:val="006125E4"/>
    <w:rsid w:val="00612EE0"/>
    <w:rsid w:val="00615543"/>
    <w:rsid w:val="00617675"/>
    <w:rsid w:val="00620D42"/>
    <w:rsid w:val="006220F9"/>
    <w:rsid w:val="006223D5"/>
    <w:rsid w:val="00622503"/>
    <w:rsid w:val="00625385"/>
    <w:rsid w:val="00625B58"/>
    <w:rsid w:val="006302D7"/>
    <w:rsid w:val="006306D9"/>
    <w:rsid w:val="00631B0B"/>
    <w:rsid w:val="00631E24"/>
    <w:rsid w:val="0063634C"/>
    <w:rsid w:val="00640332"/>
    <w:rsid w:val="0064052D"/>
    <w:rsid w:val="00641F13"/>
    <w:rsid w:val="00642135"/>
    <w:rsid w:val="00642EDB"/>
    <w:rsid w:val="00643058"/>
    <w:rsid w:val="006438CD"/>
    <w:rsid w:val="00650BD4"/>
    <w:rsid w:val="00650CFB"/>
    <w:rsid w:val="00651933"/>
    <w:rsid w:val="00653087"/>
    <w:rsid w:val="00657E13"/>
    <w:rsid w:val="00657FB3"/>
    <w:rsid w:val="0066003F"/>
    <w:rsid w:val="00661481"/>
    <w:rsid w:val="00661936"/>
    <w:rsid w:val="00662A20"/>
    <w:rsid w:val="00663EE8"/>
    <w:rsid w:val="00671CBE"/>
    <w:rsid w:val="00671D0B"/>
    <w:rsid w:val="0067219E"/>
    <w:rsid w:val="006746E0"/>
    <w:rsid w:val="0067515A"/>
    <w:rsid w:val="006815A5"/>
    <w:rsid w:val="0068395C"/>
    <w:rsid w:val="00683E46"/>
    <w:rsid w:val="00683ECA"/>
    <w:rsid w:val="0068453E"/>
    <w:rsid w:val="0068493E"/>
    <w:rsid w:val="00686EA5"/>
    <w:rsid w:val="00687911"/>
    <w:rsid w:val="00687EF9"/>
    <w:rsid w:val="006907AF"/>
    <w:rsid w:val="006908D3"/>
    <w:rsid w:val="00692578"/>
    <w:rsid w:val="006926FF"/>
    <w:rsid w:val="0069488C"/>
    <w:rsid w:val="0069654C"/>
    <w:rsid w:val="00696CC7"/>
    <w:rsid w:val="00696FAE"/>
    <w:rsid w:val="00697043"/>
    <w:rsid w:val="00697DEB"/>
    <w:rsid w:val="00697FED"/>
    <w:rsid w:val="006A0213"/>
    <w:rsid w:val="006A079E"/>
    <w:rsid w:val="006A0875"/>
    <w:rsid w:val="006A2E50"/>
    <w:rsid w:val="006A3E4C"/>
    <w:rsid w:val="006A47EB"/>
    <w:rsid w:val="006B04ED"/>
    <w:rsid w:val="006B5326"/>
    <w:rsid w:val="006B5552"/>
    <w:rsid w:val="006B5B54"/>
    <w:rsid w:val="006C0F05"/>
    <w:rsid w:val="006C1CB7"/>
    <w:rsid w:val="006C1FE1"/>
    <w:rsid w:val="006C30AF"/>
    <w:rsid w:val="006C342B"/>
    <w:rsid w:val="006C38AE"/>
    <w:rsid w:val="006C3ED2"/>
    <w:rsid w:val="006C40BC"/>
    <w:rsid w:val="006C61B7"/>
    <w:rsid w:val="006C70CD"/>
    <w:rsid w:val="006C7C8E"/>
    <w:rsid w:val="006C7E53"/>
    <w:rsid w:val="006D1E5D"/>
    <w:rsid w:val="006D1EB9"/>
    <w:rsid w:val="006D27DA"/>
    <w:rsid w:val="006D5423"/>
    <w:rsid w:val="006E1536"/>
    <w:rsid w:val="006E4845"/>
    <w:rsid w:val="006E4F78"/>
    <w:rsid w:val="006E758F"/>
    <w:rsid w:val="006F045D"/>
    <w:rsid w:val="006F2B3C"/>
    <w:rsid w:val="006F333E"/>
    <w:rsid w:val="006F6AEC"/>
    <w:rsid w:val="006F7F7C"/>
    <w:rsid w:val="007006FF"/>
    <w:rsid w:val="0070077A"/>
    <w:rsid w:val="00702CD8"/>
    <w:rsid w:val="00703819"/>
    <w:rsid w:val="00703E78"/>
    <w:rsid w:val="007078AA"/>
    <w:rsid w:val="00710215"/>
    <w:rsid w:val="00710382"/>
    <w:rsid w:val="00710758"/>
    <w:rsid w:val="00710B6B"/>
    <w:rsid w:val="007120F9"/>
    <w:rsid w:val="007135E7"/>
    <w:rsid w:val="00714B1E"/>
    <w:rsid w:val="00714D78"/>
    <w:rsid w:val="00715924"/>
    <w:rsid w:val="00715FA3"/>
    <w:rsid w:val="00716EAA"/>
    <w:rsid w:val="007172F3"/>
    <w:rsid w:val="007175E4"/>
    <w:rsid w:val="00717F6F"/>
    <w:rsid w:val="00720279"/>
    <w:rsid w:val="007217EF"/>
    <w:rsid w:val="007229FB"/>
    <w:rsid w:val="00727713"/>
    <w:rsid w:val="00727823"/>
    <w:rsid w:val="007301F5"/>
    <w:rsid w:val="00730FFE"/>
    <w:rsid w:val="00732047"/>
    <w:rsid w:val="00734166"/>
    <w:rsid w:val="0073744A"/>
    <w:rsid w:val="00737718"/>
    <w:rsid w:val="00737A29"/>
    <w:rsid w:val="00740BB2"/>
    <w:rsid w:val="00741EA8"/>
    <w:rsid w:val="00743EBD"/>
    <w:rsid w:val="00744A60"/>
    <w:rsid w:val="0074769C"/>
    <w:rsid w:val="00750247"/>
    <w:rsid w:val="007530BB"/>
    <w:rsid w:val="00760D21"/>
    <w:rsid w:val="0076168A"/>
    <w:rsid w:val="00762711"/>
    <w:rsid w:val="00763B11"/>
    <w:rsid w:val="0076433C"/>
    <w:rsid w:val="00764E9A"/>
    <w:rsid w:val="007662F5"/>
    <w:rsid w:val="00766732"/>
    <w:rsid w:val="00767362"/>
    <w:rsid w:val="00767C30"/>
    <w:rsid w:val="00770F3B"/>
    <w:rsid w:val="00772860"/>
    <w:rsid w:val="00774512"/>
    <w:rsid w:val="007757F8"/>
    <w:rsid w:val="00777140"/>
    <w:rsid w:val="00777558"/>
    <w:rsid w:val="00777F88"/>
    <w:rsid w:val="007803A5"/>
    <w:rsid w:val="007806C6"/>
    <w:rsid w:val="007831EF"/>
    <w:rsid w:val="0078398C"/>
    <w:rsid w:val="00784565"/>
    <w:rsid w:val="00785688"/>
    <w:rsid w:val="007866BA"/>
    <w:rsid w:val="00787151"/>
    <w:rsid w:val="00790A45"/>
    <w:rsid w:val="007924D3"/>
    <w:rsid w:val="00792EBC"/>
    <w:rsid w:val="00793152"/>
    <w:rsid w:val="007946BF"/>
    <w:rsid w:val="0079580E"/>
    <w:rsid w:val="00795940"/>
    <w:rsid w:val="00795DB1"/>
    <w:rsid w:val="00797832"/>
    <w:rsid w:val="0079789A"/>
    <w:rsid w:val="007A03E6"/>
    <w:rsid w:val="007A066B"/>
    <w:rsid w:val="007A06E8"/>
    <w:rsid w:val="007A0DD9"/>
    <w:rsid w:val="007A23D0"/>
    <w:rsid w:val="007A314C"/>
    <w:rsid w:val="007A416D"/>
    <w:rsid w:val="007A7B72"/>
    <w:rsid w:val="007B2422"/>
    <w:rsid w:val="007B2623"/>
    <w:rsid w:val="007B2665"/>
    <w:rsid w:val="007B2F72"/>
    <w:rsid w:val="007B3BE5"/>
    <w:rsid w:val="007B5279"/>
    <w:rsid w:val="007B5633"/>
    <w:rsid w:val="007B6719"/>
    <w:rsid w:val="007B739F"/>
    <w:rsid w:val="007C13E2"/>
    <w:rsid w:val="007C1C18"/>
    <w:rsid w:val="007C61D5"/>
    <w:rsid w:val="007C623D"/>
    <w:rsid w:val="007C70BF"/>
    <w:rsid w:val="007C7280"/>
    <w:rsid w:val="007C741C"/>
    <w:rsid w:val="007D0AB0"/>
    <w:rsid w:val="007D19D5"/>
    <w:rsid w:val="007D1CF8"/>
    <w:rsid w:val="007D2795"/>
    <w:rsid w:val="007D2A4E"/>
    <w:rsid w:val="007D30BA"/>
    <w:rsid w:val="007D3E8E"/>
    <w:rsid w:val="007D4956"/>
    <w:rsid w:val="007D66DF"/>
    <w:rsid w:val="007D7F41"/>
    <w:rsid w:val="007E41C3"/>
    <w:rsid w:val="007E6C95"/>
    <w:rsid w:val="007E6DD1"/>
    <w:rsid w:val="007E7A5B"/>
    <w:rsid w:val="007F06C2"/>
    <w:rsid w:val="007F20E7"/>
    <w:rsid w:val="007F4BD5"/>
    <w:rsid w:val="007F4F64"/>
    <w:rsid w:val="007F6BE3"/>
    <w:rsid w:val="007F7E81"/>
    <w:rsid w:val="00800918"/>
    <w:rsid w:val="008018DC"/>
    <w:rsid w:val="008020E1"/>
    <w:rsid w:val="008025A2"/>
    <w:rsid w:val="00803E10"/>
    <w:rsid w:val="008046FE"/>
    <w:rsid w:val="00804E76"/>
    <w:rsid w:val="008051D9"/>
    <w:rsid w:val="0080678B"/>
    <w:rsid w:val="008078B0"/>
    <w:rsid w:val="00807C15"/>
    <w:rsid w:val="00810C38"/>
    <w:rsid w:val="00811399"/>
    <w:rsid w:val="00811DC4"/>
    <w:rsid w:val="008120DB"/>
    <w:rsid w:val="008135E6"/>
    <w:rsid w:val="0081491D"/>
    <w:rsid w:val="00815E94"/>
    <w:rsid w:val="00821762"/>
    <w:rsid w:val="008218E8"/>
    <w:rsid w:val="00821EC2"/>
    <w:rsid w:val="00822C0A"/>
    <w:rsid w:val="00823C47"/>
    <w:rsid w:val="00823F79"/>
    <w:rsid w:val="00824087"/>
    <w:rsid w:val="00825449"/>
    <w:rsid w:val="00825C71"/>
    <w:rsid w:val="00826CF6"/>
    <w:rsid w:val="00826FFB"/>
    <w:rsid w:val="0082767A"/>
    <w:rsid w:val="008277FD"/>
    <w:rsid w:val="00827C88"/>
    <w:rsid w:val="008306F0"/>
    <w:rsid w:val="00830AD8"/>
    <w:rsid w:val="00830CA5"/>
    <w:rsid w:val="00833AC3"/>
    <w:rsid w:val="008353FE"/>
    <w:rsid w:val="008361F9"/>
    <w:rsid w:val="00836BC3"/>
    <w:rsid w:val="0083745D"/>
    <w:rsid w:val="00837AEB"/>
    <w:rsid w:val="00840DCF"/>
    <w:rsid w:val="00841006"/>
    <w:rsid w:val="00841F7C"/>
    <w:rsid w:val="008431BD"/>
    <w:rsid w:val="00846A40"/>
    <w:rsid w:val="00846F43"/>
    <w:rsid w:val="0084735F"/>
    <w:rsid w:val="00852322"/>
    <w:rsid w:val="00852FA4"/>
    <w:rsid w:val="008538AF"/>
    <w:rsid w:val="00856FCE"/>
    <w:rsid w:val="00857321"/>
    <w:rsid w:val="00857E75"/>
    <w:rsid w:val="008625EE"/>
    <w:rsid w:val="008629AA"/>
    <w:rsid w:val="00863886"/>
    <w:rsid w:val="00863977"/>
    <w:rsid w:val="00863ACD"/>
    <w:rsid w:val="008652A2"/>
    <w:rsid w:val="00865DC8"/>
    <w:rsid w:val="00866F8E"/>
    <w:rsid w:val="008712E2"/>
    <w:rsid w:val="008733F2"/>
    <w:rsid w:val="008734E3"/>
    <w:rsid w:val="00873C07"/>
    <w:rsid w:val="0087531A"/>
    <w:rsid w:val="00876CC2"/>
    <w:rsid w:val="00876D9D"/>
    <w:rsid w:val="00880D9A"/>
    <w:rsid w:val="00881AA3"/>
    <w:rsid w:val="00884DF3"/>
    <w:rsid w:val="0088518E"/>
    <w:rsid w:val="00885A2E"/>
    <w:rsid w:val="00885AB0"/>
    <w:rsid w:val="0088626A"/>
    <w:rsid w:val="00887AE5"/>
    <w:rsid w:val="0089251F"/>
    <w:rsid w:val="00894660"/>
    <w:rsid w:val="008958BA"/>
    <w:rsid w:val="008963DD"/>
    <w:rsid w:val="0089730F"/>
    <w:rsid w:val="008A1446"/>
    <w:rsid w:val="008A2F52"/>
    <w:rsid w:val="008A6379"/>
    <w:rsid w:val="008B456A"/>
    <w:rsid w:val="008B46F2"/>
    <w:rsid w:val="008C0261"/>
    <w:rsid w:val="008C0379"/>
    <w:rsid w:val="008C1028"/>
    <w:rsid w:val="008C25BD"/>
    <w:rsid w:val="008C6CF7"/>
    <w:rsid w:val="008D058E"/>
    <w:rsid w:val="008D1D92"/>
    <w:rsid w:val="008D2136"/>
    <w:rsid w:val="008D4702"/>
    <w:rsid w:val="008D48F8"/>
    <w:rsid w:val="008D5BA0"/>
    <w:rsid w:val="008D6744"/>
    <w:rsid w:val="008D7133"/>
    <w:rsid w:val="008D7801"/>
    <w:rsid w:val="008E0293"/>
    <w:rsid w:val="008E1782"/>
    <w:rsid w:val="008E297A"/>
    <w:rsid w:val="008E57B6"/>
    <w:rsid w:val="008E5BC9"/>
    <w:rsid w:val="008E66C5"/>
    <w:rsid w:val="008E66F5"/>
    <w:rsid w:val="008F041C"/>
    <w:rsid w:val="008F1A9C"/>
    <w:rsid w:val="008F39E2"/>
    <w:rsid w:val="008F5808"/>
    <w:rsid w:val="008F5FEC"/>
    <w:rsid w:val="008F7EEA"/>
    <w:rsid w:val="008F7EFB"/>
    <w:rsid w:val="008F7F90"/>
    <w:rsid w:val="009009B5"/>
    <w:rsid w:val="009013D6"/>
    <w:rsid w:val="00901FD9"/>
    <w:rsid w:val="00902588"/>
    <w:rsid w:val="009041B6"/>
    <w:rsid w:val="00910C02"/>
    <w:rsid w:val="00911167"/>
    <w:rsid w:val="00914A9C"/>
    <w:rsid w:val="009156F8"/>
    <w:rsid w:val="009164BB"/>
    <w:rsid w:val="009209FB"/>
    <w:rsid w:val="009215EE"/>
    <w:rsid w:val="009231FA"/>
    <w:rsid w:val="00923BDF"/>
    <w:rsid w:val="00924062"/>
    <w:rsid w:val="0092467A"/>
    <w:rsid w:val="009263A6"/>
    <w:rsid w:val="009279AD"/>
    <w:rsid w:val="00927C39"/>
    <w:rsid w:val="00930749"/>
    <w:rsid w:val="009359E1"/>
    <w:rsid w:val="00940CE0"/>
    <w:rsid w:val="00941394"/>
    <w:rsid w:val="0094352A"/>
    <w:rsid w:val="00943E94"/>
    <w:rsid w:val="0094768B"/>
    <w:rsid w:val="00953866"/>
    <w:rsid w:val="009538FB"/>
    <w:rsid w:val="00954377"/>
    <w:rsid w:val="00955C9D"/>
    <w:rsid w:val="009575B2"/>
    <w:rsid w:val="009601C1"/>
    <w:rsid w:val="009619C0"/>
    <w:rsid w:val="009665E3"/>
    <w:rsid w:val="009670A7"/>
    <w:rsid w:val="009677A2"/>
    <w:rsid w:val="00967A69"/>
    <w:rsid w:val="009761F0"/>
    <w:rsid w:val="00981D3D"/>
    <w:rsid w:val="00983158"/>
    <w:rsid w:val="009839DF"/>
    <w:rsid w:val="0098703C"/>
    <w:rsid w:val="009873F9"/>
    <w:rsid w:val="009904AC"/>
    <w:rsid w:val="00991324"/>
    <w:rsid w:val="00991AA9"/>
    <w:rsid w:val="00991BD2"/>
    <w:rsid w:val="00992326"/>
    <w:rsid w:val="009931A3"/>
    <w:rsid w:val="00994F48"/>
    <w:rsid w:val="0099587B"/>
    <w:rsid w:val="009A1013"/>
    <w:rsid w:val="009A1D3A"/>
    <w:rsid w:val="009A1F4B"/>
    <w:rsid w:val="009A2A00"/>
    <w:rsid w:val="009A2F71"/>
    <w:rsid w:val="009A465B"/>
    <w:rsid w:val="009A57BA"/>
    <w:rsid w:val="009A643B"/>
    <w:rsid w:val="009A6AC7"/>
    <w:rsid w:val="009A74FB"/>
    <w:rsid w:val="009A7640"/>
    <w:rsid w:val="009B1370"/>
    <w:rsid w:val="009B2392"/>
    <w:rsid w:val="009B34AD"/>
    <w:rsid w:val="009B3949"/>
    <w:rsid w:val="009B56CD"/>
    <w:rsid w:val="009B710D"/>
    <w:rsid w:val="009B71D7"/>
    <w:rsid w:val="009B7294"/>
    <w:rsid w:val="009B7867"/>
    <w:rsid w:val="009C0567"/>
    <w:rsid w:val="009C302C"/>
    <w:rsid w:val="009C3951"/>
    <w:rsid w:val="009C3C29"/>
    <w:rsid w:val="009C60F7"/>
    <w:rsid w:val="009D11B7"/>
    <w:rsid w:val="009D3462"/>
    <w:rsid w:val="009D3FD1"/>
    <w:rsid w:val="009D536A"/>
    <w:rsid w:val="009D6265"/>
    <w:rsid w:val="009D64D8"/>
    <w:rsid w:val="009D6501"/>
    <w:rsid w:val="009D726F"/>
    <w:rsid w:val="009E3126"/>
    <w:rsid w:val="009E3F13"/>
    <w:rsid w:val="009E5731"/>
    <w:rsid w:val="009E5AE0"/>
    <w:rsid w:val="009E5EF8"/>
    <w:rsid w:val="009E7FE9"/>
    <w:rsid w:val="009F30F4"/>
    <w:rsid w:val="009F3429"/>
    <w:rsid w:val="009F4BDA"/>
    <w:rsid w:val="009F750A"/>
    <w:rsid w:val="00A01A7E"/>
    <w:rsid w:val="00A021CA"/>
    <w:rsid w:val="00A02E6D"/>
    <w:rsid w:val="00A0354A"/>
    <w:rsid w:val="00A035DC"/>
    <w:rsid w:val="00A03BD7"/>
    <w:rsid w:val="00A0535B"/>
    <w:rsid w:val="00A06850"/>
    <w:rsid w:val="00A07372"/>
    <w:rsid w:val="00A07974"/>
    <w:rsid w:val="00A07D3E"/>
    <w:rsid w:val="00A10091"/>
    <w:rsid w:val="00A12060"/>
    <w:rsid w:val="00A12154"/>
    <w:rsid w:val="00A124B7"/>
    <w:rsid w:val="00A12BED"/>
    <w:rsid w:val="00A141A5"/>
    <w:rsid w:val="00A1433E"/>
    <w:rsid w:val="00A14D55"/>
    <w:rsid w:val="00A15E37"/>
    <w:rsid w:val="00A17378"/>
    <w:rsid w:val="00A215E2"/>
    <w:rsid w:val="00A21CDA"/>
    <w:rsid w:val="00A22293"/>
    <w:rsid w:val="00A23E92"/>
    <w:rsid w:val="00A2404D"/>
    <w:rsid w:val="00A24196"/>
    <w:rsid w:val="00A26072"/>
    <w:rsid w:val="00A31CDF"/>
    <w:rsid w:val="00A33A38"/>
    <w:rsid w:val="00A3557F"/>
    <w:rsid w:val="00A36783"/>
    <w:rsid w:val="00A37D42"/>
    <w:rsid w:val="00A400B4"/>
    <w:rsid w:val="00A40F57"/>
    <w:rsid w:val="00A4139A"/>
    <w:rsid w:val="00A41592"/>
    <w:rsid w:val="00A4163D"/>
    <w:rsid w:val="00A42ED7"/>
    <w:rsid w:val="00A45172"/>
    <w:rsid w:val="00A45576"/>
    <w:rsid w:val="00A45FC8"/>
    <w:rsid w:val="00A467F3"/>
    <w:rsid w:val="00A46F50"/>
    <w:rsid w:val="00A52038"/>
    <w:rsid w:val="00A527A6"/>
    <w:rsid w:val="00A54FD6"/>
    <w:rsid w:val="00A55F3D"/>
    <w:rsid w:val="00A5626A"/>
    <w:rsid w:val="00A56B8F"/>
    <w:rsid w:val="00A60017"/>
    <w:rsid w:val="00A60CCA"/>
    <w:rsid w:val="00A61308"/>
    <w:rsid w:val="00A6160A"/>
    <w:rsid w:val="00A63F12"/>
    <w:rsid w:val="00A64AFF"/>
    <w:rsid w:val="00A66391"/>
    <w:rsid w:val="00A66514"/>
    <w:rsid w:val="00A66DAE"/>
    <w:rsid w:val="00A732BC"/>
    <w:rsid w:val="00A7513A"/>
    <w:rsid w:val="00A806F6"/>
    <w:rsid w:val="00A818D9"/>
    <w:rsid w:val="00A823F5"/>
    <w:rsid w:val="00A82C94"/>
    <w:rsid w:val="00A8648A"/>
    <w:rsid w:val="00A8663E"/>
    <w:rsid w:val="00A86FE7"/>
    <w:rsid w:val="00A872E0"/>
    <w:rsid w:val="00A87310"/>
    <w:rsid w:val="00A87982"/>
    <w:rsid w:val="00A90A13"/>
    <w:rsid w:val="00A918ED"/>
    <w:rsid w:val="00A92034"/>
    <w:rsid w:val="00A9241D"/>
    <w:rsid w:val="00A94A6C"/>
    <w:rsid w:val="00A94DF7"/>
    <w:rsid w:val="00A96784"/>
    <w:rsid w:val="00AA0199"/>
    <w:rsid w:val="00AA07AB"/>
    <w:rsid w:val="00AA2359"/>
    <w:rsid w:val="00AA4C29"/>
    <w:rsid w:val="00AA59D2"/>
    <w:rsid w:val="00AA5AA6"/>
    <w:rsid w:val="00AB111C"/>
    <w:rsid w:val="00AB2081"/>
    <w:rsid w:val="00AB26A7"/>
    <w:rsid w:val="00AB2895"/>
    <w:rsid w:val="00AB4012"/>
    <w:rsid w:val="00AB4B83"/>
    <w:rsid w:val="00AB7101"/>
    <w:rsid w:val="00AB7F64"/>
    <w:rsid w:val="00AC367A"/>
    <w:rsid w:val="00AC3D7A"/>
    <w:rsid w:val="00AC447A"/>
    <w:rsid w:val="00AC4589"/>
    <w:rsid w:val="00AC5CF4"/>
    <w:rsid w:val="00AC697B"/>
    <w:rsid w:val="00AC72C1"/>
    <w:rsid w:val="00AD168B"/>
    <w:rsid w:val="00AD2B03"/>
    <w:rsid w:val="00AD2E7F"/>
    <w:rsid w:val="00AD5206"/>
    <w:rsid w:val="00AD5E16"/>
    <w:rsid w:val="00AD61BB"/>
    <w:rsid w:val="00AE02D2"/>
    <w:rsid w:val="00AE27C5"/>
    <w:rsid w:val="00AE342C"/>
    <w:rsid w:val="00AE435D"/>
    <w:rsid w:val="00AE4613"/>
    <w:rsid w:val="00AE543C"/>
    <w:rsid w:val="00AE6161"/>
    <w:rsid w:val="00AF2065"/>
    <w:rsid w:val="00AF28E4"/>
    <w:rsid w:val="00AF2ADD"/>
    <w:rsid w:val="00AF657E"/>
    <w:rsid w:val="00AF7B44"/>
    <w:rsid w:val="00B00606"/>
    <w:rsid w:val="00B01B8C"/>
    <w:rsid w:val="00B0287A"/>
    <w:rsid w:val="00B032CB"/>
    <w:rsid w:val="00B03D1D"/>
    <w:rsid w:val="00B05EBF"/>
    <w:rsid w:val="00B06951"/>
    <w:rsid w:val="00B07C2E"/>
    <w:rsid w:val="00B10340"/>
    <w:rsid w:val="00B104CB"/>
    <w:rsid w:val="00B115C8"/>
    <w:rsid w:val="00B123A5"/>
    <w:rsid w:val="00B13764"/>
    <w:rsid w:val="00B139A3"/>
    <w:rsid w:val="00B13D03"/>
    <w:rsid w:val="00B14872"/>
    <w:rsid w:val="00B15AB3"/>
    <w:rsid w:val="00B16E1C"/>
    <w:rsid w:val="00B20437"/>
    <w:rsid w:val="00B21DAA"/>
    <w:rsid w:val="00B2311B"/>
    <w:rsid w:val="00B23279"/>
    <w:rsid w:val="00B25AC2"/>
    <w:rsid w:val="00B2776D"/>
    <w:rsid w:val="00B27AEC"/>
    <w:rsid w:val="00B31790"/>
    <w:rsid w:val="00B33882"/>
    <w:rsid w:val="00B34880"/>
    <w:rsid w:val="00B3491A"/>
    <w:rsid w:val="00B36D83"/>
    <w:rsid w:val="00B37FBD"/>
    <w:rsid w:val="00B436C1"/>
    <w:rsid w:val="00B43AB8"/>
    <w:rsid w:val="00B43CC7"/>
    <w:rsid w:val="00B47255"/>
    <w:rsid w:val="00B504C8"/>
    <w:rsid w:val="00B513A9"/>
    <w:rsid w:val="00B52CC2"/>
    <w:rsid w:val="00B57D16"/>
    <w:rsid w:val="00B60542"/>
    <w:rsid w:val="00B61E36"/>
    <w:rsid w:val="00B62FCD"/>
    <w:rsid w:val="00B63102"/>
    <w:rsid w:val="00B644A0"/>
    <w:rsid w:val="00B650B0"/>
    <w:rsid w:val="00B65721"/>
    <w:rsid w:val="00B65B0B"/>
    <w:rsid w:val="00B662D6"/>
    <w:rsid w:val="00B677B0"/>
    <w:rsid w:val="00B73FED"/>
    <w:rsid w:val="00B74144"/>
    <w:rsid w:val="00B75304"/>
    <w:rsid w:val="00B755C0"/>
    <w:rsid w:val="00B75A5A"/>
    <w:rsid w:val="00B77296"/>
    <w:rsid w:val="00B818B9"/>
    <w:rsid w:val="00B8349B"/>
    <w:rsid w:val="00B849D3"/>
    <w:rsid w:val="00B84C2B"/>
    <w:rsid w:val="00B8579A"/>
    <w:rsid w:val="00B8759B"/>
    <w:rsid w:val="00B912B2"/>
    <w:rsid w:val="00B918EB"/>
    <w:rsid w:val="00B96168"/>
    <w:rsid w:val="00B96C91"/>
    <w:rsid w:val="00B97022"/>
    <w:rsid w:val="00BA1244"/>
    <w:rsid w:val="00BA149B"/>
    <w:rsid w:val="00BA4E10"/>
    <w:rsid w:val="00BA4F6F"/>
    <w:rsid w:val="00BA5D44"/>
    <w:rsid w:val="00BA615B"/>
    <w:rsid w:val="00BA64F8"/>
    <w:rsid w:val="00BA7D3C"/>
    <w:rsid w:val="00BB4162"/>
    <w:rsid w:val="00BB5ACD"/>
    <w:rsid w:val="00BB7C40"/>
    <w:rsid w:val="00BC1800"/>
    <w:rsid w:val="00BC1DF7"/>
    <w:rsid w:val="00BC29ED"/>
    <w:rsid w:val="00BC308C"/>
    <w:rsid w:val="00BC4B8A"/>
    <w:rsid w:val="00BD029F"/>
    <w:rsid w:val="00BD0B7B"/>
    <w:rsid w:val="00BD27E7"/>
    <w:rsid w:val="00BD2E56"/>
    <w:rsid w:val="00BD3BBA"/>
    <w:rsid w:val="00BD49CF"/>
    <w:rsid w:val="00BD5810"/>
    <w:rsid w:val="00BD5C69"/>
    <w:rsid w:val="00BD6471"/>
    <w:rsid w:val="00BD77A0"/>
    <w:rsid w:val="00BE2859"/>
    <w:rsid w:val="00BE2E39"/>
    <w:rsid w:val="00BE669F"/>
    <w:rsid w:val="00BF263C"/>
    <w:rsid w:val="00C0194E"/>
    <w:rsid w:val="00C01FDD"/>
    <w:rsid w:val="00C026C3"/>
    <w:rsid w:val="00C042FC"/>
    <w:rsid w:val="00C054EF"/>
    <w:rsid w:val="00C061A5"/>
    <w:rsid w:val="00C0742D"/>
    <w:rsid w:val="00C07BD3"/>
    <w:rsid w:val="00C11708"/>
    <w:rsid w:val="00C12157"/>
    <w:rsid w:val="00C125F1"/>
    <w:rsid w:val="00C13AC1"/>
    <w:rsid w:val="00C2017D"/>
    <w:rsid w:val="00C20C37"/>
    <w:rsid w:val="00C2493B"/>
    <w:rsid w:val="00C24C15"/>
    <w:rsid w:val="00C26801"/>
    <w:rsid w:val="00C27F2A"/>
    <w:rsid w:val="00C27FBE"/>
    <w:rsid w:val="00C301BE"/>
    <w:rsid w:val="00C3148C"/>
    <w:rsid w:val="00C32E96"/>
    <w:rsid w:val="00C33BD0"/>
    <w:rsid w:val="00C34C22"/>
    <w:rsid w:val="00C35A6F"/>
    <w:rsid w:val="00C36AD1"/>
    <w:rsid w:val="00C40321"/>
    <w:rsid w:val="00C41263"/>
    <w:rsid w:val="00C420A2"/>
    <w:rsid w:val="00C4250B"/>
    <w:rsid w:val="00C5070F"/>
    <w:rsid w:val="00C51630"/>
    <w:rsid w:val="00C517DD"/>
    <w:rsid w:val="00C5531C"/>
    <w:rsid w:val="00C55B71"/>
    <w:rsid w:val="00C562C4"/>
    <w:rsid w:val="00C56938"/>
    <w:rsid w:val="00C56E3F"/>
    <w:rsid w:val="00C57290"/>
    <w:rsid w:val="00C576FA"/>
    <w:rsid w:val="00C60E07"/>
    <w:rsid w:val="00C61836"/>
    <w:rsid w:val="00C63EEA"/>
    <w:rsid w:val="00C642B1"/>
    <w:rsid w:val="00C65092"/>
    <w:rsid w:val="00C661FE"/>
    <w:rsid w:val="00C66D91"/>
    <w:rsid w:val="00C72042"/>
    <w:rsid w:val="00C72909"/>
    <w:rsid w:val="00C73343"/>
    <w:rsid w:val="00C73A68"/>
    <w:rsid w:val="00C740E9"/>
    <w:rsid w:val="00C74377"/>
    <w:rsid w:val="00C75997"/>
    <w:rsid w:val="00C75BD3"/>
    <w:rsid w:val="00C76033"/>
    <w:rsid w:val="00C7664A"/>
    <w:rsid w:val="00C7668D"/>
    <w:rsid w:val="00C76CC0"/>
    <w:rsid w:val="00C7714C"/>
    <w:rsid w:val="00C777A8"/>
    <w:rsid w:val="00C80FCD"/>
    <w:rsid w:val="00C81DE3"/>
    <w:rsid w:val="00C82DA5"/>
    <w:rsid w:val="00C83ACA"/>
    <w:rsid w:val="00C84962"/>
    <w:rsid w:val="00C84E16"/>
    <w:rsid w:val="00C860CF"/>
    <w:rsid w:val="00C912E3"/>
    <w:rsid w:val="00C92584"/>
    <w:rsid w:val="00C93427"/>
    <w:rsid w:val="00C93FE2"/>
    <w:rsid w:val="00C94002"/>
    <w:rsid w:val="00C94316"/>
    <w:rsid w:val="00C967F4"/>
    <w:rsid w:val="00C96FC8"/>
    <w:rsid w:val="00C96FDD"/>
    <w:rsid w:val="00CA2F4E"/>
    <w:rsid w:val="00CA40D1"/>
    <w:rsid w:val="00CA5954"/>
    <w:rsid w:val="00CA6D49"/>
    <w:rsid w:val="00CB0B87"/>
    <w:rsid w:val="00CB1883"/>
    <w:rsid w:val="00CB33DE"/>
    <w:rsid w:val="00CB38B7"/>
    <w:rsid w:val="00CB4808"/>
    <w:rsid w:val="00CB4F41"/>
    <w:rsid w:val="00CC163D"/>
    <w:rsid w:val="00CC5E42"/>
    <w:rsid w:val="00CC62D7"/>
    <w:rsid w:val="00CC7EEE"/>
    <w:rsid w:val="00CD049B"/>
    <w:rsid w:val="00CD09A6"/>
    <w:rsid w:val="00CD145E"/>
    <w:rsid w:val="00CD3F60"/>
    <w:rsid w:val="00CD49C4"/>
    <w:rsid w:val="00CD75ED"/>
    <w:rsid w:val="00CE28E5"/>
    <w:rsid w:val="00CE309C"/>
    <w:rsid w:val="00CE491C"/>
    <w:rsid w:val="00CE7796"/>
    <w:rsid w:val="00CF01F8"/>
    <w:rsid w:val="00CF0776"/>
    <w:rsid w:val="00CF116A"/>
    <w:rsid w:val="00CF4DCF"/>
    <w:rsid w:val="00CF5FBB"/>
    <w:rsid w:val="00CF6328"/>
    <w:rsid w:val="00CF742F"/>
    <w:rsid w:val="00D00550"/>
    <w:rsid w:val="00D005D9"/>
    <w:rsid w:val="00D00845"/>
    <w:rsid w:val="00D00972"/>
    <w:rsid w:val="00D00B85"/>
    <w:rsid w:val="00D00C52"/>
    <w:rsid w:val="00D02F78"/>
    <w:rsid w:val="00D038D2"/>
    <w:rsid w:val="00D041CA"/>
    <w:rsid w:val="00D0755E"/>
    <w:rsid w:val="00D1092E"/>
    <w:rsid w:val="00D10B3E"/>
    <w:rsid w:val="00D10C01"/>
    <w:rsid w:val="00D11E93"/>
    <w:rsid w:val="00D15609"/>
    <w:rsid w:val="00D15ACA"/>
    <w:rsid w:val="00D21D21"/>
    <w:rsid w:val="00D22260"/>
    <w:rsid w:val="00D239F1"/>
    <w:rsid w:val="00D25BD5"/>
    <w:rsid w:val="00D2743E"/>
    <w:rsid w:val="00D27A75"/>
    <w:rsid w:val="00D3037C"/>
    <w:rsid w:val="00D30421"/>
    <w:rsid w:val="00D30607"/>
    <w:rsid w:val="00D31BBD"/>
    <w:rsid w:val="00D3295F"/>
    <w:rsid w:val="00D359CC"/>
    <w:rsid w:val="00D35B68"/>
    <w:rsid w:val="00D36869"/>
    <w:rsid w:val="00D42B1A"/>
    <w:rsid w:val="00D43759"/>
    <w:rsid w:val="00D46815"/>
    <w:rsid w:val="00D4722A"/>
    <w:rsid w:val="00D47AE4"/>
    <w:rsid w:val="00D52744"/>
    <w:rsid w:val="00D53061"/>
    <w:rsid w:val="00D530DA"/>
    <w:rsid w:val="00D55419"/>
    <w:rsid w:val="00D554B9"/>
    <w:rsid w:val="00D55575"/>
    <w:rsid w:val="00D5571B"/>
    <w:rsid w:val="00D55FD6"/>
    <w:rsid w:val="00D60428"/>
    <w:rsid w:val="00D60D8A"/>
    <w:rsid w:val="00D6287F"/>
    <w:rsid w:val="00D62BEC"/>
    <w:rsid w:val="00D62DB2"/>
    <w:rsid w:val="00D64700"/>
    <w:rsid w:val="00D6533A"/>
    <w:rsid w:val="00D65509"/>
    <w:rsid w:val="00D65A96"/>
    <w:rsid w:val="00D677F7"/>
    <w:rsid w:val="00D70EB4"/>
    <w:rsid w:val="00D71BD6"/>
    <w:rsid w:val="00D72CD2"/>
    <w:rsid w:val="00D72FA6"/>
    <w:rsid w:val="00D7342C"/>
    <w:rsid w:val="00D7406F"/>
    <w:rsid w:val="00D740A0"/>
    <w:rsid w:val="00D7703B"/>
    <w:rsid w:val="00D81E31"/>
    <w:rsid w:val="00D822BA"/>
    <w:rsid w:val="00D82CE8"/>
    <w:rsid w:val="00D836B0"/>
    <w:rsid w:val="00D863A2"/>
    <w:rsid w:val="00D907CB"/>
    <w:rsid w:val="00D90BCD"/>
    <w:rsid w:val="00D928DC"/>
    <w:rsid w:val="00D97D17"/>
    <w:rsid w:val="00DA096F"/>
    <w:rsid w:val="00DA24FB"/>
    <w:rsid w:val="00DA4859"/>
    <w:rsid w:val="00DA5B38"/>
    <w:rsid w:val="00DA5F61"/>
    <w:rsid w:val="00DB2060"/>
    <w:rsid w:val="00DB440D"/>
    <w:rsid w:val="00DB47DC"/>
    <w:rsid w:val="00DB4E2C"/>
    <w:rsid w:val="00DB5028"/>
    <w:rsid w:val="00DB61A6"/>
    <w:rsid w:val="00DB7366"/>
    <w:rsid w:val="00DB7D68"/>
    <w:rsid w:val="00DC134B"/>
    <w:rsid w:val="00DC1B86"/>
    <w:rsid w:val="00DD4D79"/>
    <w:rsid w:val="00DD4E83"/>
    <w:rsid w:val="00DD5A40"/>
    <w:rsid w:val="00DD6F9A"/>
    <w:rsid w:val="00DE037B"/>
    <w:rsid w:val="00DE20F8"/>
    <w:rsid w:val="00DE2DF4"/>
    <w:rsid w:val="00DF31F2"/>
    <w:rsid w:val="00DF3AE9"/>
    <w:rsid w:val="00DF4127"/>
    <w:rsid w:val="00DF5438"/>
    <w:rsid w:val="00DF573E"/>
    <w:rsid w:val="00DF6175"/>
    <w:rsid w:val="00DF7867"/>
    <w:rsid w:val="00E00FB3"/>
    <w:rsid w:val="00E01014"/>
    <w:rsid w:val="00E01FAD"/>
    <w:rsid w:val="00E02289"/>
    <w:rsid w:val="00E03367"/>
    <w:rsid w:val="00E03E95"/>
    <w:rsid w:val="00E04E9D"/>
    <w:rsid w:val="00E06B65"/>
    <w:rsid w:val="00E07EB1"/>
    <w:rsid w:val="00E11C46"/>
    <w:rsid w:val="00E13355"/>
    <w:rsid w:val="00E158FD"/>
    <w:rsid w:val="00E16B17"/>
    <w:rsid w:val="00E25D55"/>
    <w:rsid w:val="00E25EE6"/>
    <w:rsid w:val="00E33C28"/>
    <w:rsid w:val="00E376ED"/>
    <w:rsid w:val="00E42685"/>
    <w:rsid w:val="00E42D5B"/>
    <w:rsid w:val="00E4521D"/>
    <w:rsid w:val="00E45DBA"/>
    <w:rsid w:val="00E469E1"/>
    <w:rsid w:val="00E50159"/>
    <w:rsid w:val="00E50A5F"/>
    <w:rsid w:val="00E53F92"/>
    <w:rsid w:val="00E54A35"/>
    <w:rsid w:val="00E56ECD"/>
    <w:rsid w:val="00E60E4A"/>
    <w:rsid w:val="00E6321F"/>
    <w:rsid w:val="00E64B40"/>
    <w:rsid w:val="00E64B6E"/>
    <w:rsid w:val="00E6563E"/>
    <w:rsid w:val="00E65C60"/>
    <w:rsid w:val="00E66521"/>
    <w:rsid w:val="00E67BA5"/>
    <w:rsid w:val="00E70206"/>
    <w:rsid w:val="00E704FA"/>
    <w:rsid w:val="00E730CA"/>
    <w:rsid w:val="00E7459B"/>
    <w:rsid w:val="00E771AE"/>
    <w:rsid w:val="00E77E97"/>
    <w:rsid w:val="00E803F4"/>
    <w:rsid w:val="00E82536"/>
    <w:rsid w:val="00E8325C"/>
    <w:rsid w:val="00E85D41"/>
    <w:rsid w:val="00E86CE2"/>
    <w:rsid w:val="00E9263D"/>
    <w:rsid w:val="00E92BCB"/>
    <w:rsid w:val="00E93348"/>
    <w:rsid w:val="00E938EB"/>
    <w:rsid w:val="00E93B8D"/>
    <w:rsid w:val="00E96D47"/>
    <w:rsid w:val="00E973E6"/>
    <w:rsid w:val="00E976AF"/>
    <w:rsid w:val="00EA1AD6"/>
    <w:rsid w:val="00EA1E46"/>
    <w:rsid w:val="00EA383D"/>
    <w:rsid w:val="00EA3D07"/>
    <w:rsid w:val="00EA4258"/>
    <w:rsid w:val="00EA4AF8"/>
    <w:rsid w:val="00EA6F1F"/>
    <w:rsid w:val="00EA7F37"/>
    <w:rsid w:val="00EB0475"/>
    <w:rsid w:val="00EB678C"/>
    <w:rsid w:val="00EB7C99"/>
    <w:rsid w:val="00EC49D8"/>
    <w:rsid w:val="00EC614D"/>
    <w:rsid w:val="00ED0A11"/>
    <w:rsid w:val="00ED0CB8"/>
    <w:rsid w:val="00ED0E3D"/>
    <w:rsid w:val="00ED10E1"/>
    <w:rsid w:val="00ED3B93"/>
    <w:rsid w:val="00ED403F"/>
    <w:rsid w:val="00ED5AAB"/>
    <w:rsid w:val="00ED7DBD"/>
    <w:rsid w:val="00EE03A1"/>
    <w:rsid w:val="00EE0AE1"/>
    <w:rsid w:val="00EE2469"/>
    <w:rsid w:val="00EE3A24"/>
    <w:rsid w:val="00EE3B88"/>
    <w:rsid w:val="00EE3F2F"/>
    <w:rsid w:val="00EE55CE"/>
    <w:rsid w:val="00EE65DB"/>
    <w:rsid w:val="00EE6AC9"/>
    <w:rsid w:val="00EE7597"/>
    <w:rsid w:val="00EE7D5D"/>
    <w:rsid w:val="00EF087C"/>
    <w:rsid w:val="00EF167E"/>
    <w:rsid w:val="00F00161"/>
    <w:rsid w:val="00F007F1"/>
    <w:rsid w:val="00F01EE9"/>
    <w:rsid w:val="00F0473F"/>
    <w:rsid w:val="00F052DF"/>
    <w:rsid w:val="00F06E33"/>
    <w:rsid w:val="00F113D0"/>
    <w:rsid w:val="00F11802"/>
    <w:rsid w:val="00F1249E"/>
    <w:rsid w:val="00F13E2B"/>
    <w:rsid w:val="00F15EC9"/>
    <w:rsid w:val="00F166A4"/>
    <w:rsid w:val="00F167F9"/>
    <w:rsid w:val="00F176E1"/>
    <w:rsid w:val="00F2145A"/>
    <w:rsid w:val="00F26123"/>
    <w:rsid w:val="00F27B02"/>
    <w:rsid w:val="00F31875"/>
    <w:rsid w:val="00F320A1"/>
    <w:rsid w:val="00F347B1"/>
    <w:rsid w:val="00F349FA"/>
    <w:rsid w:val="00F40E2A"/>
    <w:rsid w:val="00F42AA2"/>
    <w:rsid w:val="00F44E1E"/>
    <w:rsid w:val="00F45EC9"/>
    <w:rsid w:val="00F469D8"/>
    <w:rsid w:val="00F47069"/>
    <w:rsid w:val="00F47978"/>
    <w:rsid w:val="00F5050D"/>
    <w:rsid w:val="00F50EAB"/>
    <w:rsid w:val="00F5289F"/>
    <w:rsid w:val="00F53135"/>
    <w:rsid w:val="00F543B8"/>
    <w:rsid w:val="00F56EFC"/>
    <w:rsid w:val="00F60E46"/>
    <w:rsid w:val="00F61B5B"/>
    <w:rsid w:val="00F625B6"/>
    <w:rsid w:val="00F72097"/>
    <w:rsid w:val="00F7423E"/>
    <w:rsid w:val="00F74FB7"/>
    <w:rsid w:val="00F75F25"/>
    <w:rsid w:val="00F77151"/>
    <w:rsid w:val="00F77F58"/>
    <w:rsid w:val="00F800B7"/>
    <w:rsid w:val="00F8051C"/>
    <w:rsid w:val="00F807E9"/>
    <w:rsid w:val="00F80F18"/>
    <w:rsid w:val="00F81954"/>
    <w:rsid w:val="00F835BD"/>
    <w:rsid w:val="00F84581"/>
    <w:rsid w:val="00F85138"/>
    <w:rsid w:val="00F8558B"/>
    <w:rsid w:val="00F8571A"/>
    <w:rsid w:val="00F86751"/>
    <w:rsid w:val="00F86881"/>
    <w:rsid w:val="00F90616"/>
    <w:rsid w:val="00F960FD"/>
    <w:rsid w:val="00F96E89"/>
    <w:rsid w:val="00FA0828"/>
    <w:rsid w:val="00FA0EF2"/>
    <w:rsid w:val="00FA1F50"/>
    <w:rsid w:val="00FA28F5"/>
    <w:rsid w:val="00FA2C02"/>
    <w:rsid w:val="00FA2F67"/>
    <w:rsid w:val="00FA3614"/>
    <w:rsid w:val="00FA5E86"/>
    <w:rsid w:val="00FA649C"/>
    <w:rsid w:val="00FA6B32"/>
    <w:rsid w:val="00FB194A"/>
    <w:rsid w:val="00FB22A1"/>
    <w:rsid w:val="00FB3793"/>
    <w:rsid w:val="00FB524A"/>
    <w:rsid w:val="00FB5C5A"/>
    <w:rsid w:val="00FB5DB5"/>
    <w:rsid w:val="00FB6F9D"/>
    <w:rsid w:val="00FB7D3E"/>
    <w:rsid w:val="00FC256C"/>
    <w:rsid w:val="00FC2D00"/>
    <w:rsid w:val="00FC57C4"/>
    <w:rsid w:val="00FD0F05"/>
    <w:rsid w:val="00FD1122"/>
    <w:rsid w:val="00FD1320"/>
    <w:rsid w:val="00FD166C"/>
    <w:rsid w:val="00FD2136"/>
    <w:rsid w:val="00FD4155"/>
    <w:rsid w:val="00FD4297"/>
    <w:rsid w:val="00FD4874"/>
    <w:rsid w:val="00FD4892"/>
    <w:rsid w:val="00FD799C"/>
    <w:rsid w:val="00FE0A0F"/>
    <w:rsid w:val="00FE3690"/>
    <w:rsid w:val="00FE4EEA"/>
    <w:rsid w:val="00FE6A7E"/>
    <w:rsid w:val="00FE73F6"/>
    <w:rsid w:val="00FE7969"/>
    <w:rsid w:val="00FF04C8"/>
    <w:rsid w:val="00FF0C5A"/>
    <w:rsid w:val="00FF1C3C"/>
    <w:rsid w:val="00FF2B78"/>
    <w:rsid w:val="00FF2FB1"/>
    <w:rsid w:val="00FF395C"/>
    <w:rsid w:val="00FF42F8"/>
    <w:rsid w:val="00FF5ADC"/>
    <w:rsid w:val="00FF63D0"/>
    <w:rsid w:val="00FF772C"/>
    <w:rsid w:val="00FF7C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ECAB4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3102"/>
    <w:pPr>
      <w:spacing w:after="200" w:line="276" w:lineRule="auto"/>
    </w:pPr>
    <w:rPr>
      <w:rFonts w:eastAsiaTheme="minorEastAsia"/>
      <w:lang w:val="fr-CA" w:eastAsia="fr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8586E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CA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-tteCar">
    <w:name w:val="En-tête Car"/>
    <w:basedOn w:val="DefaultParagraphFont"/>
    <w:uiPriority w:val="99"/>
    <w:qFormat/>
    <w:rsid w:val="00DD78E9"/>
  </w:style>
  <w:style w:type="character" w:customStyle="1" w:styleId="FooterChar">
    <w:name w:val="Footer Char"/>
    <w:basedOn w:val="DefaultParagraphFont"/>
    <w:link w:val="Footer"/>
    <w:uiPriority w:val="99"/>
    <w:qFormat/>
    <w:rsid w:val="00DD78E9"/>
  </w:style>
  <w:style w:type="paragraph" w:styleId="Title">
    <w:name w:val="Title"/>
    <w:basedOn w:val="Normal"/>
    <w:next w:val="BodyText"/>
    <w:link w:val="TitleChar"/>
    <w:qFormat/>
    <w:pPr>
      <w:keepNext/>
      <w:spacing w:before="240" w:after="120"/>
    </w:pPr>
    <w:rPr>
      <w:rFonts w:ascii="Liberation Sans" w:eastAsia="Microsoft YaHei" w:hAnsi="Liberation Sans" w:cs="Arial"/>
      <w:sz w:val="28"/>
      <w:szCs w:val="28"/>
      <w:lang w:val="en-US" w:eastAsia="en-US"/>
    </w:rPr>
  </w:style>
  <w:style w:type="paragraph" w:styleId="BodyText">
    <w:name w:val="Body Text"/>
    <w:basedOn w:val="Normal"/>
    <w:link w:val="BodyTextChar"/>
    <w:pPr>
      <w:spacing w:after="140" w:line="288" w:lineRule="auto"/>
    </w:pPr>
    <w:rPr>
      <w:rFonts w:eastAsiaTheme="minorHAnsi"/>
      <w:lang w:val="en-US" w:eastAsia="en-US"/>
    </w:rPr>
  </w:style>
  <w:style w:type="paragraph" w:styleId="List">
    <w:name w:val="List"/>
    <w:basedOn w:val="BodyText"/>
    <w:rPr>
      <w:rFonts w:cs="Arial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eastAsiaTheme="minorHAnsi" w:cs="Arial"/>
      <w:i/>
      <w:iCs/>
      <w:sz w:val="24"/>
      <w:szCs w:val="24"/>
      <w:lang w:val="en-US" w:eastAsia="en-US"/>
    </w:rPr>
  </w:style>
  <w:style w:type="paragraph" w:customStyle="1" w:styleId="Index">
    <w:name w:val="Index"/>
    <w:basedOn w:val="Normal"/>
    <w:qFormat/>
    <w:pPr>
      <w:suppressLineNumbers/>
    </w:pPr>
    <w:rPr>
      <w:rFonts w:eastAsiaTheme="minorHAnsi" w:cs="Arial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DD78E9"/>
    <w:pPr>
      <w:tabs>
        <w:tab w:val="center" w:pos="4320"/>
        <w:tab w:val="right" w:pos="8640"/>
      </w:tabs>
      <w:spacing w:after="0" w:line="240" w:lineRule="auto"/>
    </w:pPr>
    <w:rPr>
      <w:rFonts w:eastAsiaTheme="minorHAnsi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DD78E9"/>
    <w:pPr>
      <w:tabs>
        <w:tab w:val="center" w:pos="4320"/>
        <w:tab w:val="right" w:pos="8640"/>
      </w:tabs>
      <w:spacing w:after="0" w:line="240" w:lineRule="auto"/>
    </w:pPr>
    <w:rPr>
      <w:rFonts w:eastAsiaTheme="minorHAnsi"/>
      <w:lang w:val="en-US" w:eastAsia="en-US"/>
    </w:rPr>
  </w:style>
  <w:style w:type="paragraph" w:customStyle="1" w:styleId="Contenudecadre">
    <w:name w:val="Contenu de cadre"/>
    <w:basedOn w:val="Normal"/>
    <w:qFormat/>
    <w:rPr>
      <w:rFonts w:eastAsiaTheme="minorHAnsi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BD5810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617A0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A22293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2229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CA" w:eastAsia="en-CA"/>
    </w:rPr>
  </w:style>
  <w:style w:type="paragraph" w:styleId="ListParagraph">
    <w:name w:val="List Paragraph"/>
    <w:basedOn w:val="Normal"/>
    <w:uiPriority w:val="34"/>
    <w:qFormat/>
    <w:rsid w:val="00FA0EF2"/>
    <w:pPr>
      <w:spacing w:after="160" w:line="259" w:lineRule="auto"/>
      <w:ind w:left="720"/>
      <w:contextualSpacing/>
    </w:pPr>
    <w:rPr>
      <w:rFonts w:eastAsiaTheme="minorHAnsi"/>
      <w:lang w:val="en-CA" w:eastAsia="en-US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48586E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6D50"/>
    <w:pPr>
      <w:spacing w:after="0" w:line="240" w:lineRule="auto"/>
    </w:pPr>
    <w:rPr>
      <w:rFonts w:ascii="Tahoma" w:eastAsiaTheme="minorHAnsi" w:hAnsi="Tahoma" w:cs="Tahoma"/>
      <w:sz w:val="16"/>
      <w:szCs w:val="16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6D50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EC49D8"/>
  </w:style>
  <w:style w:type="character" w:styleId="CommentReference">
    <w:name w:val="annotation reference"/>
    <w:basedOn w:val="DefaultParagraphFont"/>
    <w:uiPriority w:val="99"/>
    <w:semiHidden/>
    <w:unhideWhenUsed/>
    <w:rsid w:val="00DF54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5438"/>
    <w:pPr>
      <w:spacing w:line="240" w:lineRule="auto"/>
    </w:pPr>
    <w:rPr>
      <w:rFonts w:eastAsiaTheme="minorHAns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54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54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5438"/>
    <w:rPr>
      <w:b/>
      <w:bCs/>
      <w:sz w:val="20"/>
      <w:szCs w:val="20"/>
    </w:rPr>
  </w:style>
  <w:style w:type="numbering" w:customStyle="1" w:styleId="Aucuneliste1">
    <w:name w:val="Aucune liste1"/>
    <w:next w:val="NoList"/>
    <w:uiPriority w:val="99"/>
    <w:semiHidden/>
    <w:unhideWhenUsed/>
    <w:rsid w:val="00180209"/>
  </w:style>
  <w:style w:type="table" w:customStyle="1" w:styleId="Grilledutableau1">
    <w:name w:val="Grille du tableau1"/>
    <w:basedOn w:val="TableNormal"/>
    <w:next w:val="TableGrid"/>
    <w:uiPriority w:val="39"/>
    <w:rsid w:val="00180209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2">
    <w:name w:val="Grille du tableau2"/>
    <w:basedOn w:val="TableNormal"/>
    <w:next w:val="TableGrid"/>
    <w:uiPriority w:val="39"/>
    <w:rsid w:val="009C0567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3">
    <w:name w:val="Grille du tableau3"/>
    <w:basedOn w:val="TableNormal"/>
    <w:next w:val="TableGrid"/>
    <w:uiPriority w:val="39"/>
    <w:rsid w:val="00F113D0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11">
    <w:name w:val="Grille du tableau11"/>
    <w:basedOn w:val="TableNormal"/>
    <w:next w:val="TableGrid"/>
    <w:uiPriority w:val="39"/>
    <w:rsid w:val="001D1924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4">
    <w:name w:val="Grille du tableau4"/>
    <w:basedOn w:val="TableNormal"/>
    <w:next w:val="TableGrid"/>
    <w:uiPriority w:val="39"/>
    <w:rsid w:val="004827F8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leChar">
    <w:name w:val="Title Char"/>
    <w:basedOn w:val="DefaultParagraphFont"/>
    <w:link w:val="Title"/>
    <w:rsid w:val="00727823"/>
    <w:rPr>
      <w:rFonts w:ascii="Liberation Sans" w:eastAsia="Microsoft YaHei" w:hAnsi="Liberation Sans" w:cs="Arial"/>
      <w:sz w:val="28"/>
      <w:szCs w:val="28"/>
    </w:rPr>
  </w:style>
  <w:style w:type="character" w:customStyle="1" w:styleId="BodyTextChar">
    <w:name w:val="Body Text Char"/>
    <w:basedOn w:val="DefaultParagraphFont"/>
    <w:link w:val="BodyText"/>
    <w:rsid w:val="00727823"/>
  </w:style>
  <w:style w:type="character" w:customStyle="1" w:styleId="HeaderChar">
    <w:name w:val="Header Char"/>
    <w:basedOn w:val="DefaultParagraphFont"/>
    <w:link w:val="Header"/>
    <w:uiPriority w:val="99"/>
    <w:rsid w:val="00727823"/>
  </w:style>
  <w:style w:type="character" w:customStyle="1" w:styleId="PieddepageCar1">
    <w:name w:val="Pied de page Car1"/>
    <w:basedOn w:val="DefaultParagraphFont"/>
    <w:uiPriority w:val="99"/>
    <w:semiHidden/>
    <w:rsid w:val="00727823"/>
    <w:rPr>
      <w:rFonts w:eastAsiaTheme="minorHAnsi"/>
      <w:sz w:val="22"/>
      <w:szCs w:val="2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ar"/>
    <w:rsid w:val="00EE6AC9"/>
    <w:pPr>
      <w:spacing w:after="0"/>
      <w:jc w:val="center"/>
    </w:pPr>
    <w:rPr>
      <w:rFonts w:ascii="Calibri" w:eastAsiaTheme="minorHAnsi" w:hAnsi="Calibri"/>
      <w:noProof/>
      <w:lang w:val="en-US" w:eastAsia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EE6AC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EE6AC9"/>
    <w:pPr>
      <w:spacing w:line="240" w:lineRule="auto"/>
    </w:pPr>
    <w:rPr>
      <w:rFonts w:ascii="Calibri" w:eastAsiaTheme="minorHAnsi" w:hAnsi="Calibri"/>
      <w:noProof/>
      <w:lang w:val="en-US" w:eastAsia="en-US"/>
    </w:rPr>
  </w:style>
  <w:style w:type="character" w:customStyle="1" w:styleId="EndNoteBibliographyCar">
    <w:name w:val="EndNote Bibliography Car"/>
    <w:basedOn w:val="DefaultParagraphFont"/>
    <w:link w:val="EndNoteBibliography"/>
    <w:rsid w:val="00EE6AC9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3102"/>
    <w:pPr>
      <w:spacing w:after="200" w:line="276" w:lineRule="auto"/>
    </w:pPr>
    <w:rPr>
      <w:rFonts w:eastAsiaTheme="minorEastAsia"/>
      <w:lang w:val="fr-CA" w:eastAsia="fr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8586E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CA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-tteCar">
    <w:name w:val="En-tête Car"/>
    <w:basedOn w:val="DefaultParagraphFont"/>
    <w:uiPriority w:val="99"/>
    <w:qFormat/>
    <w:rsid w:val="00DD78E9"/>
  </w:style>
  <w:style w:type="character" w:customStyle="1" w:styleId="FooterChar">
    <w:name w:val="Footer Char"/>
    <w:basedOn w:val="DefaultParagraphFont"/>
    <w:link w:val="Footer"/>
    <w:uiPriority w:val="99"/>
    <w:qFormat/>
    <w:rsid w:val="00DD78E9"/>
  </w:style>
  <w:style w:type="paragraph" w:styleId="Title">
    <w:name w:val="Title"/>
    <w:basedOn w:val="Normal"/>
    <w:next w:val="BodyText"/>
    <w:link w:val="TitleChar"/>
    <w:qFormat/>
    <w:pPr>
      <w:keepNext/>
      <w:spacing w:before="240" w:after="120"/>
    </w:pPr>
    <w:rPr>
      <w:rFonts w:ascii="Liberation Sans" w:eastAsia="Microsoft YaHei" w:hAnsi="Liberation Sans" w:cs="Arial"/>
      <w:sz w:val="28"/>
      <w:szCs w:val="28"/>
      <w:lang w:val="en-US" w:eastAsia="en-US"/>
    </w:rPr>
  </w:style>
  <w:style w:type="paragraph" w:styleId="BodyText">
    <w:name w:val="Body Text"/>
    <w:basedOn w:val="Normal"/>
    <w:link w:val="BodyTextChar"/>
    <w:pPr>
      <w:spacing w:after="140" w:line="288" w:lineRule="auto"/>
    </w:pPr>
    <w:rPr>
      <w:rFonts w:eastAsiaTheme="minorHAnsi"/>
      <w:lang w:val="en-US" w:eastAsia="en-US"/>
    </w:rPr>
  </w:style>
  <w:style w:type="paragraph" w:styleId="List">
    <w:name w:val="List"/>
    <w:basedOn w:val="BodyText"/>
    <w:rPr>
      <w:rFonts w:cs="Arial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eastAsiaTheme="minorHAnsi" w:cs="Arial"/>
      <w:i/>
      <w:iCs/>
      <w:sz w:val="24"/>
      <w:szCs w:val="24"/>
      <w:lang w:val="en-US" w:eastAsia="en-US"/>
    </w:rPr>
  </w:style>
  <w:style w:type="paragraph" w:customStyle="1" w:styleId="Index">
    <w:name w:val="Index"/>
    <w:basedOn w:val="Normal"/>
    <w:qFormat/>
    <w:pPr>
      <w:suppressLineNumbers/>
    </w:pPr>
    <w:rPr>
      <w:rFonts w:eastAsiaTheme="minorHAnsi" w:cs="Arial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DD78E9"/>
    <w:pPr>
      <w:tabs>
        <w:tab w:val="center" w:pos="4320"/>
        <w:tab w:val="right" w:pos="8640"/>
      </w:tabs>
      <w:spacing w:after="0" w:line="240" w:lineRule="auto"/>
    </w:pPr>
    <w:rPr>
      <w:rFonts w:eastAsiaTheme="minorHAnsi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DD78E9"/>
    <w:pPr>
      <w:tabs>
        <w:tab w:val="center" w:pos="4320"/>
        <w:tab w:val="right" w:pos="8640"/>
      </w:tabs>
      <w:spacing w:after="0" w:line="240" w:lineRule="auto"/>
    </w:pPr>
    <w:rPr>
      <w:rFonts w:eastAsiaTheme="minorHAnsi"/>
      <w:lang w:val="en-US" w:eastAsia="en-US"/>
    </w:rPr>
  </w:style>
  <w:style w:type="paragraph" w:customStyle="1" w:styleId="Contenudecadre">
    <w:name w:val="Contenu de cadre"/>
    <w:basedOn w:val="Normal"/>
    <w:qFormat/>
    <w:rPr>
      <w:rFonts w:eastAsiaTheme="minorHAnsi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BD5810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617A0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A22293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2229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CA" w:eastAsia="en-CA"/>
    </w:rPr>
  </w:style>
  <w:style w:type="paragraph" w:styleId="ListParagraph">
    <w:name w:val="List Paragraph"/>
    <w:basedOn w:val="Normal"/>
    <w:uiPriority w:val="34"/>
    <w:qFormat/>
    <w:rsid w:val="00FA0EF2"/>
    <w:pPr>
      <w:spacing w:after="160" w:line="259" w:lineRule="auto"/>
      <w:ind w:left="720"/>
      <w:contextualSpacing/>
    </w:pPr>
    <w:rPr>
      <w:rFonts w:eastAsiaTheme="minorHAnsi"/>
      <w:lang w:val="en-CA" w:eastAsia="en-US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48586E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6D50"/>
    <w:pPr>
      <w:spacing w:after="0" w:line="240" w:lineRule="auto"/>
    </w:pPr>
    <w:rPr>
      <w:rFonts w:ascii="Tahoma" w:eastAsiaTheme="minorHAnsi" w:hAnsi="Tahoma" w:cs="Tahoma"/>
      <w:sz w:val="16"/>
      <w:szCs w:val="16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6D50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EC49D8"/>
  </w:style>
  <w:style w:type="character" w:styleId="CommentReference">
    <w:name w:val="annotation reference"/>
    <w:basedOn w:val="DefaultParagraphFont"/>
    <w:uiPriority w:val="99"/>
    <w:semiHidden/>
    <w:unhideWhenUsed/>
    <w:rsid w:val="00DF54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5438"/>
    <w:pPr>
      <w:spacing w:line="240" w:lineRule="auto"/>
    </w:pPr>
    <w:rPr>
      <w:rFonts w:eastAsiaTheme="minorHAns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54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54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5438"/>
    <w:rPr>
      <w:b/>
      <w:bCs/>
      <w:sz w:val="20"/>
      <w:szCs w:val="20"/>
    </w:rPr>
  </w:style>
  <w:style w:type="numbering" w:customStyle="1" w:styleId="Aucuneliste1">
    <w:name w:val="Aucune liste1"/>
    <w:next w:val="NoList"/>
    <w:uiPriority w:val="99"/>
    <w:semiHidden/>
    <w:unhideWhenUsed/>
    <w:rsid w:val="00180209"/>
  </w:style>
  <w:style w:type="table" w:customStyle="1" w:styleId="Grilledutableau1">
    <w:name w:val="Grille du tableau1"/>
    <w:basedOn w:val="TableNormal"/>
    <w:next w:val="TableGrid"/>
    <w:uiPriority w:val="39"/>
    <w:rsid w:val="00180209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2">
    <w:name w:val="Grille du tableau2"/>
    <w:basedOn w:val="TableNormal"/>
    <w:next w:val="TableGrid"/>
    <w:uiPriority w:val="39"/>
    <w:rsid w:val="009C0567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3">
    <w:name w:val="Grille du tableau3"/>
    <w:basedOn w:val="TableNormal"/>
    <w:next w:val="TableGrid"/>
    <w:uiPriority w:val="39"/>
    <w:rsid w:val="00F113D0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11">
    <w:name w:val="Grille du tableau11"/>
    <w:basedOn w:val="TableNormal"/>
    <w:next w:val="TableGrid"/>
    <w:uiPriority w:val="39"/>
    <w:rsid w:val="001D1924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4">
    <w:name w:val="Grille du tableau4"/>
    <w:basedOn w:val="TableNormal"/>
    <w:next w:val="TableGrid"/>
    <w:uiPriority w:val="39"/>
    <w:rsid w:val="004827F8"/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leChar">
    <w:name w:val="Title Char"/>
    <w:basedOn w:val="DefaultParagraphFont"/>
    <w:link w:val="Title"/>
    <w:rsid w:val="00727823"/>
    <w:rPr>
      <w:rFonts w:ascii="Liberation Sans" w:eastAsia="Microsoft YaHei" w:hAnsi="Liberation Sans" w:cs="Arial"/>
      <w:sz w:val="28"/>
      <w:szCs w:val="28"/>
    </w:rPr>
  </w:style>
  <w:style w:type="character" w:customStyle="1" w:styleId="BodyTextChar">
    <w:name w:val="Body Text Char"/>
    <w:basedOn w:val="DefaultParagraphFont"/>
    <w:link w:val="BodyText"/>
    <w:rsid w:val="00727823"/>
  </w:style>
  <w:style w:type="character" w:customStyle="1" w:styleId="HeaderChar">
    <w:name w:val="Header Char"/>
    <w:basedOn w:val="DefaultParagraphFont"/>
    <w:link w:val="Header"/>
    <w:uiPriority w:val="99"/>
    <w:rsid w:val="00727823"/>
  </w:style>
  <w:style w:type="character" w:customStyle="1" w:styleId="PieddepageCar1">
    <w:name w:val="Pied de page Car1"/>
    <w:basedOn w:val="DefaultParagraphFont"/>
    <w:uiPriority w:val="99"/>
    <w:semiHidden/>
    <w:rsid w:val="00727823"/>
    <w:rPr>
      <w:rFonts w:eastAsiaTheme="minorHAnsi"/>
      <w:sz w:val="22"/>
      <w:szCs w:val="2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ar"/>
    <w:rsid w:val="00EE6AC9"/>
    <w:pPr>
      <w:spacing w:after="0"/>
      <w:jc w:val="center"/>
    </w:pPr>
    <w:rPr>
      <w:rFonts w:ascii="Calibri" w:eastAsiaTheme="minorHAnsi" w:hAnsi="Calibri"/>
      <w:noProof/>
      <w:lang w:val="en-US" w:eastAsia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EE6AC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EE6AC9"/>
    <w:pPr>
      <w:spacing w:line="240" w:lineRule="auto"/>
    </w:pPr>
    <w:rPr>
      <w:rFonts w:ascii="Calibri" w:eastAsiaTheme="minorHAnsi" w:hAnsi="Calibri"/>
      <w:noProof/>
      <w:lang w:val="en-US" w:eastAsia="en-US"/>
    </w:rPr>
  </w:style>
  <w:style w:type="character" w:customStyle="1" w:styleId="EndNoteBibliographyCar">
    <w:name w:val="EndNote Bibliography Car"/>
    <w:basedOn w:val="DefaultParagraphFont"/>
    <w:link w:val="EndNoteBibliography"/>
    <w:rsid w:val="00EE6AC9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754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3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8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538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91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676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00327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99432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8044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single" w:sz="6" w:space="0" w:color="E5E3E3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0335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40694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837772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695022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932543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356359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49106256">
                                                          <w:marLeft w:val="48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962366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0274956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11893506">
                                                                      <w:marLeft w:val="0"/>
                                                                      <w:marRight w:val="0"/>
                                                                      <w:marTop w:val="24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5956260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2825190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82636438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39068888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1544259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8999950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240981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684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163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7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7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455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966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7400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04028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6151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2746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single" w:sz="6" w:space="0" w:color="E5E3E3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0417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8411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97978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2677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1708860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141682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32288850">
                                                          <w:marLeft w:val="48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5616323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7327060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35496510">
                                                                      <w:marLeft w:val="0"/>
                                                                      <w:marRight w:val="0"/>
                                                                      <w:marTop w:val="24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4212796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3616139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6350251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2566869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6004986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1502214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3429715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609974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198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4287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85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75355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6956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6208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717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6734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2485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E36D60-03BE-49FC-89A7-3A6A96EA7F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9</Pages>
  <Words>6346</Words>
  <Characters>36178</Characters>
  <Application>Microsoft Office Word</Application>
  <DocSecurity>0</DocSecurity>
  <Lines>301</Lines>
  <Paragraphs>8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HU de Québec</Company>
  <LinksUpToDate>false</LinksUpToDate>
  <CharactersWithSpaces>424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ine Marcotte</dc:creator>
  <cp:lastModifiedBy>Junith Jane Gomez</cp:lastModifiedBy>
  <cp:revision>4</cp:revision>
  <cp:lastPrinted>2019-08-15T15:35:00Z</cp:lastPrinted>
  <dcterms:created xsi:type="dcterms:W3CDTF">2021-03-22T15:17:00Z</dcterms:created>
  <dcterms:modified xsi:type="dcterms:W3CDTF">2021-08-26T18:41:00Z</dcterms:modified>
  <dc:language>fr-CA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CHU de Québec</vt:lpwstr>
  </property>
  <property fmtid="{D5CDD505-2E9C-101B-9397-08002B2CF9AE}" pid="4" name="Created">
    <vt:filetime>2016-10-17T00:00:00Z</vt:filetime>
  </property>
  <property fmtid="{D5CDD505-2E9C-101B-9397-08002B2CF9AE}" pid="5" name="DocSecurity">
    <vt:i4>0</vt:i4>
  </property>
  <property fmtid="{D5CDD505-2E9C-101B-9397-08002B2CF9AE}" pid="6" name="HyperlinksChanged">
    <vt:bool>false</vt:bool>
  </property>
  <property fmtid="{D5CDD505-2E9C-101B-9397-08002B2CF9AE}" pid="7" name="LastSaved">
    <vt:filetime>2016-12-08T00:00:00Z</vt:filetime>
  </property>
  <property fmtid="{D5CDD505-2E9C-101B-9397-08002B2CF9AE}" pid="8" name="LinksUpToDate">
    <vt:bool>false</vt:bool>
  </property>
  <property fmtid="{D5CDD505-2E9C-101B-9397-08002B2CF9AE}" pid="9" name="ScaleCrop">
    <vt:bool>false</vt:bool>
  </property>
  <property fmtid="{D5CDD505-2E9C-101B-9397-08002B2CF9AE}" pid="10" name="ShareDoc">
    <vt:bool>false</vt:bool>
  </property>
</Properties>
</file>